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proofErr w:type="spellStart"/>
      <w:r w:rsidR="00DB5A47">
        <w:rPr>
          <w:i/>
        </w:rPr>
        <w:t>Pycnopodia</w:t>
      </w:r>
      <w:proofErr w:type="spellEnd"/>
      <w:r w:rsidR="00DB5A47">
        <w:rPr>
          <w:i/>
        </w:rPr>
        <w:t xml:space="preserve"> </w:t>
      </w:r>
      <w:proofErr w:type="spellStart"/>
      <w:r w:rsidR="00DB5A47">
        <w:rPr>
          <w:i/>
        </w:rPr>
        <w:t>helianthoides</w:t>
      </w:r>
      <w:proofErr w:type="spellEnd"/>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0D00CF9B" w:rsidR="00471A3D" w:rsidRDefault="009D1439">
      <w:pPr>
        <w:pStyle w:val="Heading1"/>
        <w:rPr>
          <w:shd w:val="clear" w:color="auto" w:fill="FFF2CC"/>
        </w:rPr>
      </w:pPr>
      <w:bookmarkStart w:id="3" w:name="_wxxwabdve5uo" w:colFirst="0" w:colLast="0"/>
      <w:bookmarkEnd w:id="3"/>
      <w:r>
        <w:lastRenderedPageBreak/>
        <w:t xml:space="preserve">1. </w:t>
      </w:r>
      <w:r w:rsidR="00EF0B3C">
        <w:t xml:space="preserve">Introduction </w:t>
      </w:r>
    </w:p>
    <w:p w14:paraId="5C85DBAA" w14:textId="4D3C3B0C"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mVhcy1MdW5hPC9BdXRob3I+PFllYXI+MjAyMDwvWWVhcj48UmVj
TnVtPjkwNjc8L1JlY051bT48cmVjb3JkPjxyZWMtbnVtYmVyPjkwNjc8L3JlYy1udW1iZXI+PGZv
cmVpZ24ta2V5cz48a2V5IGFwcD0iRU4iIGRiLWlkPSJwcnhyenp2ZHkweDJzNGVlMDBxcHhwdGFk
c3N3YTAycnd4MHAiIHRpbWVzdGFtcD0iMTY0NzM1ODk1NyI+OTA2Nzwva2V5PjwvZm9yZWlnbi1r
ZXlzPjxyZWYtdHlwZSBuYW1lPSJKb3VybmFsIEFydGljbGUiPjE3PC9yZWYtdHlwZT48Y29udHJp
YnV0b3JzPjxhdXRob3JzPjxhdXRob3I+QmVhcy1MdW5hLCBSLjwvYXV0aG9yPjxhdXRob3I+TWlj
aGVsaSwgRi48L2F1dGhvcj48YXV0aG9yPldvb2Rzb24sIEMuIEIuPC9hdXRob3I+PGF1dGhvcj5D
YXJyLCBNLjwvYXV0aG9yPjxhdXRob3I+TWFsb25lLCBELjwvYXV0aG9yPjxhdXRob3I+VG9ycmUs
IEouPC9hdXRob3I+PGF1dGhvcj5Cb2NoLCBDLjwvYXV0aG9yPjxhdXRob3I+Q2FzZWxsZSwgSi4g
RS48L2F1dGhvcj48YXV0aG9yPkVkd2FyZHMsIE0uPC9hdXRob3I+PGF1dGhvcj5GcmVpd2FsZCwg
Si48L2F1dGhvcj48YXV0aG9yPkhhbWlsdG9uLCBTLiBMLjwvYXV0aG9yPjxhdXRob3I+SGVybmFu
ZGV6LCBBLjwvYXV0aG9yPjxhdXRob3I+S29uYXIsIEIuPC9hdXRob3I+PGF1dGhvcj5Lcm9la2Vy
LCBLLiBKLjwvYXV0aG9yPjxhdXRob3I+TG9yZGEsIEouPC9hdXRob3I+PGF1dGhvcj5Nb250YW5v
LU1vY3RlenVtYSwgRy48L2F1dGhvcj48YXV0aG9yPlRvcnJlcy1Nb3llLCBHLjwvYXV0aG9yPjwv
YXV0aG9ycz48L2NvbnRyaWJ1dG9ycz48YXV0aC1hZGRyZXNzPlVuaXYgQXV0b25vbWEgQmFqYSBD
YWxpZm9ybmlhLCBFbnNlbmFkYSwgQmFqYSBDYWxpZm9ybmlhLCBNZXhpY28mI3hEO1N0YW5mb3Jk
IFVuaXYsIEhvcGtpbnMgTWFyaW5lIFN0biwgUGFjaWZpYyBHcm92ZSwgQ0EgOTM5NTAgVVNBJiN4
RDtTdGFuZm9yZCBVbml2LCBTdGFuZm9yZCBDdHIgT2NlYW4gU29sdXQsIFBhY2lmaWMgR3JvdmUs
IENBIFVTQSYjeEQ7VW5pdiBHZW9yZ2lhLCBDb2xsIEVuZ24sIEF0aGVucywgR0EgMzA2MDIgVVNB
JiN4RDtVbml2IENhbGlmIFNhbnRhIENydXosIFNhbnRhIENydXosIENBIDk1MDY0IFVTQSYjeEQ7
Q29tdW5pZGFkICZhbXA7IEJpb2RpdmVyc2lkYWQgQUMsIExhIFBheiwgTWV4aWNvJiN4RDtNb250
ZXJleSBCYXkgQXF1YXJpdW0gUmVzIEluc3QsIE1vc3MgTGFuZGluZywgQ0EgVVNBJiN4RDtOT0FB
LCBTb3V0aHdlc3QgRmlzaGVyaWVzIFNjaSBDdHIsIFNhbiBEaWVnbywgQ0EgVVNBJiN4RDtVbml2
IENhbGlmIFNhbnRhIEJhcmJhcmEsIE1hcmluZSBTY2kgSW5zdCwgU2FudGEgQmFyYmFyYSwgQ0Eg
OTMxMDYgVVNBJiN4RDtTYW4gRGllZ28gU3RhdGUgVW5pdiwgU2FuIERpZWdvLCBDQSA5MjE4MiBV
U0EmI3hEO1JlZWYgQ2hlY2sgQ2FsaWYsIE1hcmluYSBEZWwgUmV5LCBDQSBVU0EmI3hEO1NhbiBK
b3NlIFN0YXRlIFVuaXYsIE1vc3MgTGFuZGluZyBNYXJpbmUgTGFicywgTW9zcyBMYW5kaW5nLCBD
QSBVU0EmI3hEO1VuaXYgQWxhc2thLCBGYWlyYmFua3MsIEFLIDk5NzAxIFVTQSYjeEQ7VGlqdWFu
YSBSaXZlciBOYXRsIEVzdHVhcmluZSBSZXMgUmVzZXJ2ZSwgSW1wZXJpYWwgQmVhY2gsIENBIFVT
QTwvYXV0aC1hZGRyZXNzPjx0aXRsZXM+PHRpdGxlPkdlb2dyYXBoaWMgdmFyaWF0aW9uIGluIHJl
c3BvbnNlcyBvZiBrZWxwIGZvcmVzdCBjb21tdW5pdGllcyBvZiB0aGUgQ2FsaWZvcm5pYSBDdXJy
ZW50IHRvIHJlY2VudCBjbGltYXRpYyBjaGFuZ2VzPC90aXRsZT48c2Vjb25kYXJ5LXRpdGxlPkds
b2JhbCBDaGFuZ2UgQmlvbG9neTwvc2Vjb25kYXJ5LXRpdGxlPjxhbHQtdGl0bGU+R2xvYmFsIENo
YW5nZSBCaW9sPC9hbHQtdGl0bGU+PC90aXRsZXM+PHBlcmlvZGljYWw+PGZ1bGwtdGl0bGU+R2xv
YmFsIENoYW5nZSBCaW9sb2d5PC9mdWxsLXRpdGxlPjxhYmJyLTE+R2xvYmFsIENoYW5nZSBCaW9s
PC9hYmJyLTE+PC9wZXJpb2RpY2FsPjxhbHQtcGVyaW9kaWNhbD48ZnVsbC10aXRsZT5HbG9iYWwg
Q2hhbmdlIEJpb2xvZ3k8L2Z1bGwtdGl0bGU+PGFiYnItMT5HbG9iYWwgQ2hhbmdlIEJpb2w8L2Fi
YnItMT48L2FsdC1wZXJpb2RpY2FsPjxwYWdlcz42NDU3LTY0NzM8L3BhZ2VzPjx2b2x1bWU+MjY8
L3ZvbHVtZT48bnVtYmVyPjExPC9udW1iZXI+PGtleXdvcmRzPjxrZXl3b3JkPmJpb2dlb2dyYXBo
aWMgcGF0dGVybnM8L2tleXdvcmQ+PGtleXdvcmQ+Y2xpbWF0ZSBjaGFuZ2UgZWZmZWN0czwva2V5
d29yZD48a2V5d29yZD5lY29zeXN0ZW0gZnVuY3Rpb25pbmc8L2tleXdvcmQ+PGtleXdvcmQ+ZW5z
bzwva2V5d29yZD48a2V5d29yZD5mdW5jdGlvbmFsIHJlc3BvbnNlczwva2V5d29yZD48a2V5d29y
ZD5rZWxwIGZvcmVzdCBjb21tdW5pdGllczwva2V5d29yZD48a2V5d29yZD5tYXJpbmUgaGVhdHdh
dmVzPC9rZXl3b3JkPjxrZXl3b3JkPnNvdXRoZXJuLWNhbGlmb3JuaWE8L2tleXdvcmQ+PGtleXdv
cmQ+b3JnYW5pYy1tYXR0ZXI8L2tleXdvcmQ+PGtleXdvcmQ+c3BhdGlhbC1wYXR0ZXJuczwva2V5
d29yZD48a2V5d29yZD5zZWEtdXJjaGluczwva2V5d29yZD48a2V5d29yZD5vY2Vhbjwva2V5d29y
ZD48a2V5d29yZD5pbXBhY3RzPC9rZXl3b3JkPjxrZXl3b3JkPm1hY3JvY3lzdGlzPC9rZXl3b3Jk
PjxrZXl3b3JkPm1hbmFnZW1lbnQ8L2tleXdvcmQ+PGtleXdvcmQ+ZWNvc3lzdGVtPC9rZXl3b3Jk
PjxrZXl3b3JkPmZpc2g8L2tleXdvcmQ+PC9rZXl3b3Jkcz48ZGF0ZXM+PHllYXI+MjAyMDwveWVh
cj48cHViLWRhdGVzPjxkYXRlPk5vdjwvZGF0ZT48L3B1Yi1kYXRlcz48L2RhdGVzPjxpc2JuPjEz
NTQtMTAxMzwvaXNibj48YWNjZXNzaW9uLW51bT5XT1M6MDAwNTY3NDM2NDAwMDAxPC9hY2Nlc3Np
b24tbnVtPjx1cmxzPjxyZWxhdGVkLXVybHM+PHVybD4mbHQ7R28gdG8gSVNJJmd0OzovL1dPUzow
MDA1Njc0MzY0MDAwMDE8L3VybD48L3JlbGF0ZWQtdXJscz48L3VybHM+PGVsZWN0cm9uaWMtcmVz
b3VyY2UtbnVtPjEwLjExMTEvZ2NiLjE1MjczPC9lbGVjdHJvbmljLXJlc291cmNlLW51bT48bGFu
Z3VhZ2U+RW5nbGlzaDwvbGFuZ3VhZ2U+PC9yZWNvcmQ+PC9DaXRlPjxDaXRlPjxBdXRob3I+V2ls
bGlhbXM8L0F1dGhvcj48WWVhcj4yMDIxPC9ZZWFyPjxSZWNOdW0+ODQ0OTwvUmVjTnVtPjxyZWNv
cmQ+PHJlYy1udW1iZXI+ODQ0OTwvcmVjLW51bWJlcj48Zm9yZWlnbi1rZXlzPjxrZXkgYXBwPSJF
TiIgZGItaWQ9InByeHJ6enZkeTB4MnM0ZWUwMHFweHB0YWRzc3dhMDJyd3gwcCIgdGltZXN0YW1w
PSIwIj44NDQ5PC9rZXk+PC9mb3JlaWduLWtleXM+PHJlZi10eXBlIG5hbWU9IkpvdXJuYWwgQXJ0
aWNsZSI+MTc8L3JlZi10eXBlPjxjb250cmlidXRvcnM+PGF1dGhvcnM+PGF1dGhvcj5XaWxsaWFt
cywgSi4gUC48L2F1dGhvcj48YXV0aG9yPkNsYWlzc2UsIEouIFQuPC9hdXRob3I+PGF1dGhvcj5Q
b25kZWxsYSwgRC4gSi4sIElJPC9hdXRob3I+PGF1dGhvcj5XaWxsaWFtcywgQy4gTS48L2F1dGhv
cj48YXV0aG9yPlJvYmFydCwgTS4gSi48L2F1dGhvcj48YXV0aG9yPlNjaG9seiwgWi48L2F1dGhv
cj48YXV0aG9yPkphY28sIEUuIE0uPC9hdXRob3I+PGF1dGhvcj5Gb3JkLCBULjwvYXV0aG9yPjxh
dXRob3I+QnVyZGljaywgSC48L2F1dGhvcj48YXV0aG9yPldpdHRpbmcsIEQuPC9hdXRob3I+PC9h
dXRob3JzPjwvY29udHJpYnV0b3JzPjx0aXRsZXM+PHRpdGxlPlNlYSB1cmNoaW4gbWFzcyBtb3J0
YWxpdHkgcmFwaWRseSByZXN0b3JlcyBrZWxwIGZvcmVzdCBjb21tdW5pdGllczwvdGl0bGU+PHNl
Y29uZGFyeS10aXRsZT5NYXJpbmUgRWNvbG9neSBQcm9ncmVzcyBTZXJpZXM8L3NlY29uZGFyeS10
aXRsZT48L3RpdGxlcz48cGVyaW9kaWNhbD48ZnVsbC10aXRsZT5NYXJpbmUgRWNvbG9neSBQcm9n
cmVzcyBTZXJpZXM8L2Z1bGwtdGl0bGU+PGFiYnItMT5NYXIgRWNvbCBQcm9nIFNlcjwvYWJici0x
PjwvcGVyaW9kaWNhbD48cGFnZXM+MTE3LTEzMTwvcGFnZXM+PHZvbHVtZT42NjQ8L3ZvbHVtZT48
ZGF0ZXM+PHllYXI+MjAyMTwveWVhcj48L2RhdGVzPjx1cmxzPjxyZWxhdGVkLXVybHM+PHVybD5o
dHRwczovL3d3dy5pbnQtcmVzLmNvbS9hYnN0cmFjdHMvbWVwcy92NjY0L3AxMTctMTMxLzwvdXJs
PjwvcmVsYXRlZC11cmxzPjwvdXJscz48L3JlY29yZD48L0NpdGU+PC9FbmROb3RlPn==
</w:fldData>
        </w:fldChar>
      </w:r>
      <w:r w:rsidR="000D0F83">
        <w:instrText xml:space="preserve"> ADDIN EN.CITE </w:instrText>
      </w:r>
      <w:r w:rsidR="000D0F83">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mVhcy1MdW5hPC9BdXRob3I+PFllYXI+MjAyMDwvWWVhcj48UmVj
TnVtPjkwNjc8L1JlY051bT48cmVjb3JkPjxyZWMtbnVtYmVyPjkwNjc8L3JlYy1udW1iZXI+PGZv
cmVpZ24ta2V5cz48a2V5IGFwcD0iRU4iIGRiLWlkPSJwcnhyenp2ZHkweDJzNGVlMDBxcHhwdGFk
c3N3YTAycnd4MHAiIHRpbWVzdGFtcD0iMTY0NzM1ODk1NyI+OTA2Nzwva2V5PjwvZm9yZWlnbi1r
ZXlzPjxyZWYtdHlwZSBuYW1lPSJKb3VybmFsIEFydGljbGUiPjE3PC9yZWYtdHlwZT48Y29udHJp
YnV0b3JzPjxhdXRob3JzPjxhdXRob3I+QmVhcy1MdW5hLCBSLjwvYXV0aG9yPjxhdXRob3I+TWlj
aGVsaSwgRi48L2F1dGhvcj48YXV0aG9yPldvb2Rzb24sIEMuIEIuPC9hdXRob3I+PGF1dGhvcj5D
YXJyLCBNLjwvYXV0aG9yPjxhdXRob3I+TWFsb25lLCBELjwvYXV0aG9yPjxhdXRob3I+VG9ycmUs
IEouPC9hdXRob3I+PGF1dGhvcj5Cb2NoLCBDLjwvYXV0aG9yPjxhdXRob3I+Q2FzZWxsZSwgSi4g
RS48L2F1dGhvcj48YXV0aG9yPkVkd2FyZHMsIE0uPC9hdXRob3I+PGF1dGhvcj5GcmVpd2FsZCwg
Si48L2F1dGhvcj48YXV0aG9yPkhhbWlsdG9uLCBTLiBMLjwvYXV0aG9yPjxhdXRob3I+SGVybmFu
ZGV6LCBBLjwvYXV0aG9yPjxhdXRob3I+S29uYXIsIEIuPC9hdXRob3I+PGF1dGhvcj5Lcm9la2Vy
LCBLLiBKLjwvYXV0aG9yPjxhdXRob3I+TG9yZGEsIEouPC9hdXRob3I+PGF1dGhvcj5Nb250YW5v
LU1vY3RlenVtYSwgRy48L2F1dGhvcj48YXV0aG9yPlRvcnJlcy1Nb3llLCBHLjwvYXV0aG9yPjwv
YXV0aG9ycz48L2NvbnRyaWJ1dG9ycz48YXV0aC1hZGRyZXNzPlVuaXYgQXV0b25vbWEgQmFqYSBD
YWxpZm9ybmlhLCBFbnNlbmFkYSwgQmFqYSBDYWxpZm9ybmlhLCBNZXhpY28mI3hEO1N0YW5mb3Jk
IFVuaXYsIEhvcGtpbnMgTWFyaW5lIFN0biwgUGFjaWZpYyBHcm92ZSwgQ0EgOTM5NTAgVVNBJiN4
RDtTdGFuZm9yZCBVbml2LCBTdGFuZm9yZCBDdHIgT2NlYW4gU29sdXQsIFBhY2lmaWMgR3JvdmUs
IENBIFVTQSYjeEQ7VW5pdiBHZW9yZ2lhLCBDb2xsIEVuZ24sIEF0aGVucywgR0EgMzA2MDIgVVNB
JiN4RDtVbml2IENhbGlmIFNhbnRhIENydXosIFNhbnRhIENydXosIENBIDk1MDY0IFVTQSYjeEQ7
Q29tdW5pZGFkICZhbXA7IEJpb2RpdmVyc2lkYWQgQUMsIExhIFBheiwgTWV4aWNvJiN4RDtNb250
ZXJleSBCYXkgQXF1YXJpdW0gUmVzIEluc3QsIE1vc3MgTGFuZGluZywgQ0EgVVNBJiN4RDtOT0FB
LCBTb3V0aHdlc3QgRmlzaGVyaWVzIFNjaSBDdHIsIFNhbiBEaWVnbywgQ0EgVVNBJiN4RDtVbml2
IENhbGlmIFNhbnRhIEJhcmJhcmEsIE1hcmluZSBTY2kgSW5zdCwgU2FudGEgQmFyYmFyYSwgQ0Eg
OTMxMDYgVVNBJiN4RDtTYW4gRGllZ28gU3RhdGUgVW5pdiwgU2FuIERpZWdvLCBDQSA5MjE4MiBV
U0EmI3hEO1JlZWYgQ2hlY2sgQ2FsaWYsIE1hcmluYSBEZWwgUmV5LCBDQSBVU0EmI3hEO1NhbiBK
b3NlIFN0YXRlIFVuaXYsIE1vc3MgTGFuZGluZyBNYXJpbmUgTGFicywgTW9zcyBMYW5kaW5nLCBD
QSBVU0EmI3hEO1VuaXYgQWxhc2thLCBGYWlyYmFua3MsIEFLIDk5NzAxIFVTQSYjeEQ7VGlqdWFu
YSBSaXZlciBOYXRsIEVzdHVhcmluZSBSZXMgUmVzZXJ2ZSwgSW1wZXJpYWwgQmVhY2gsIENBIFVT
QTwvYXV0aC1hZGRyZXNzPjx0aXRsZXM+PHRpdGxlPkdlb2dyYXBoaWMgdmFyaWF0aW9uIGluIHJl
c3BvbnNlcyBvZiBrZWxwIGZvcmVzdCBjb21tdW5pdGllcyBvZiB0aGUgQ2FsaWZvcm5pYSBDdXJy
ZW50IHRvIHJlY2VudCBjbGltYXRpYyBjaGFuZ2VzPC90aXRsZT48c2Vjb25kYXJ5LXRpdGxlPkds
b2JhbCBDaGFuZ2UgQmlvbG9neTwvc2Vjb25kYXJ5LXRpdGxlPjxhbHQtdGl0bGU+R2xvYmFsIENo
YW5nZSBCaW9sPC9hbHQtdGl0bGU+PC90aXRsZXM+PHBlcmlvZGljYWw+PGZ1bGwtdGl0bGU+R2xv
YmFsIENoYW5nZSBCaW9sb2d5PC9mdWxsLXRpdGxlPjxhYmJyLTE+R2xvYmFsIENoYW5nZSBCaW9s
PC9hYmJyLTE+PC9wZXJpb2RpY2FsPjxhbHQtcGVyaW9kaWNhbD48ZnVsbC10aXRsZT5HbG9iYWwg
Q2hhbmdlIEJpb2xvZ3k8L2Z1bGwtdGl0bGU+PGFiYnItMT5HbG9iYWwgQ2hhbmdlIEJpb2w8L2Fi
YnItMT48L2FsdC1wZXJpb2RpY2FsPjxwYWdlcz42NDU3LTY0NzM8L3BhZ2VzPjx2b2x1bWU+MjY8
L3ZvbHVtZT48bnVtYmVyPjExPC9udW1iZXI+PGtleXdvcmRzPjxrZXl3b3JkPmJpb2dlb2dyYXBo
aWMgcGF0dGVybnM8L2tleXdvcmQ+PGtleXdvcmQ+Y2xpbWF0ZSBjaGFuZ2UgZWZmZWN0czwva2V5
d29yZD48a2V5d29yZD5lY29zeXN0ZW0gZnVuY3Rpb25pbmc8L2tleXdvcmQ+PGtleXdvcmQ+ZW5z
bzwva2V5d29yZD48a2V5d29yZD5mdW5jdGlvbmFsIHJlc3BvbnNlczwva2V5d29yZD48a2V5d29y
ZD5rZWxwIGZvcmVzdCBjb21tdW5pdGllczwva2V5d29yZD48a2V5d29yZD5tYXJpbmUgaGVhdHdh
dmVzPC9rZXl3b3JkPjxrZXl3b3JkPnNvdXRoZXJuLWNhbGlmb3JuaWE8L2tleXdvcmQ+PGtleXdv
cmQ+b3JnYW5pYy1tYXR0ZXI8L2tleXdvcmQ+PGtleXdvcmQ+c3BhdGlhbC1wYXR0ZXJuczwva2V5
d29yZD48a2V5d29yZD5zZWEtdXJjaGluczwva2V5d29yZD48a2V5d29yZD5vY2Vhbjwva2V5d29y
ZD48a2V5d29yZD5pbXBhY3RzPC9rZXl3b3JkPjxrZXl3b3JkPm1hY3JvY3lzdGlzPC9rZXl3b3Jk
PjxrZXl3b3JkPm1hbmFnZW1lbnQ8L2tleXdvcmQ+PGtleXdvcmQ+ZWNvc3lzdGVtPC9rZXl3b3Jk
PjxrZXl3b3JkPmZpc2g8L2tleXdvcmQ+PC9rZXl3b3Jkcz48ZGF0ZXM+PHllYXI+MjAyMDwveWVh
cj48cHViLWRhdGVzPjxkYXRlPk5vdjwvZGF0ZT48L3B1Yi1kYXRlcz48L2RhdGVzPjxpc2JuPjEz
NTQtMTAxMzwvaXNibj48YWNjZXNzaW9uLW51bT5XT1M6MDAwNTY3NDM2NDAwMDAxPC9hY2Nlc3Np
b24tbnVtPjx1cmxzPjxyZWxhdGVkLXVybHM+PHVybD4mbHQ7R28gdG8gSVNJJmd0OzovL1dPUzow
MDA1Njc0MzY0MDAwMDE8L3VybD48L3JlbGF0ZWQtdXJscz48L3VybHM+PGVsZWN0cm9uaWMtcmVz
b3VyY2UtbnVtPjEwLjExMTEvZ2NiLjE1MjczPC9lbGVjdHJvbmljLXJlc291cmNlLW51bT48bGFu
Z3VhZ2U+RW5nbGlzaDwvbGFuZ3VhZ2U+PC9yZWNvcmQ+PC9DaXRlPjxDaXRlPjxBdXRob3I+V2ls
bGlhbXM8L0F1dGhvcj48WWVhcj4yMDIxPC9ZZWFyPjxSZWNOdW0+ODQ0OTwvUmVjTnVtPjxyZWNv
cmQ+PHJlYy1udW1iZXI+ODQ0OTwvcmVjLW51bWJlcj48Zm9yZWlnbi1rZXlzPjxrZXkgYXBwPSJF
TiIgZGItaWQ9InByeHJ6enZkeTB4MnM0ZWUwMHFweHB0YWRzc3dhMDJyd3gwcCIgdGltZXN0YW1w
PSIwIj44NDQ5PC9rZXk+PC9mb3JlaWduLWtleXM+PHJlZi10eXBlIG5hbWU9IkpvdXJuYWwgQXJ0
aWNsZSI+MTc8L3JlZi10eXBlPjxjb250cmlidXRvcnM+PGF1dGhvcnM+PGF1dGhvcj5XaWxsaWFt
cywgSi4gUC48L2F1dGhvcj48YXV0aG9yPkNsYWlzc2UsIEouIFQuPC9hdXRob3I+PGF1dGhvcj5Q
b25kZWxsYSwgRC4gSi4sIElJPC9hdXRob3I+PGF1dGhvcj5XaWxsaWFtcywgQy4gTS48L2F1dGhv
cj48YXV0aG9yPlJvYmFydCwgTS4gSi48L2F1dGhvcj48YXV0aG9yPlNjaG9seiwgWi48L2F1dGhv
cj48YXV0aG9yPkphY28sIEUuIE0uPC9hdXRob3I+PGF1dGhvcj5Gb3JkLCBULjwvYXV0aG9yPjxh
dXRob3I+QnVyZGljaywgSC48L2F1dGhvcj48YXV0aG9yPldpdHRpbmcsIEQuPC9hdXRob3I+PC9h
dXRob3JzPjwvY29udHJpYnV0b3JzPjx0aXRsZXM+PHRpdGxlPlNlYSB1cmNoaW4gbWFzcyBtb3J0
YWxpdHkgcmFwaWRseSByZXN0b3JlcyBrZWxwIGZvcmVzdCBjb21tdW5pdGllczwvdGl0bGU+PHNl
Y29uZGFyeS10aXRsZT5NYXJpbmUgRWNvbG9neSBQcm9ncmVzcyBTZXJpZXM8L3NlY29uZGFyeS10
aXRsZT48L3RpdGxlcz48cGVyaW9kaWNhbD48ZnVsbC10aXRsZT5NYXJpbmUgRWNvbG9neSBQcm9n
cmVzcyBTZXJpZXM8L2Z1bGwtdGl0bGU+PGFiYnItMT5NYXIgRWNvbCBQcm9nIFNlcjwvYWJici0x
PjwvcGVyaW9kaWNhbD48cGFnZXM+MTE3LTEzMTwvcGFnZXM+PHZvbHVtZT42NjQ8L3ZvbHVtZT48
ZGF0ZXM+PHllYXI+MjAyMTwveWVhcj48L2RhdGVzPjx1cmxzPjxyZWxhdGVkLXVybHM+PHVybD5o
dHRwczovL3d3dy5pbnQtcmVzLmNvbS9hYnN0cmFjdHMvbWVwcy92NjY0L3AxMTctMTMxLzwvdXJs
PjwvcmVsYXRlZC11cmxzPjwvdXJscz48L3JlY29yZD48L0NpdGU+PC9FbmROb3RlPn==
</w:fldData>
        </w:fldChar>
      </w:r>
      <w:r w:rsidR="000D0F83">
        <w:instrText xml:space="preserve"> ADDIN EN.CITE.DATA </w:instrText>
      </w:r>
      <w:r w:rsidR="000D0F83">
        <w:fldChar w:fldCharType="end"/>
      </w:r>
      <w:r w:rsidR="00735927">
        <w:fldChar w:fldCharType="separate"/>
      </w:r>
      <w:r w:rsidR="000D0F83">
        <w:rPr>
          <w:noProof/>
        </w:rPr>
        <w:t>(Rogers-Bennett &amp;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0D0F83">
        <w:instrText xml:space="preserve"> ADDIN EN.CITE &lt;EndNote&gt;&lt;Cite&gt;&lt;Author&gt;Pearse&lt;/Author&gt;&lt;Year&gt;1987&lt;/Year&gt;&lt;RecNum&gt;9086&lt;/RecNum&gt;&lt;DisplayText&gt;(Pearse &amp;amp;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0D0F83">
        <w:rPr>
          <w:noProof/>
        </w:rPr>
        <w:t>(Pearse &amp;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0D0F83">
        <w:instrText xml:space="preserve"> ADDIN EN.CITE </w:instrText>
      </w:r>
      <w:r w:rsidR="000D0F83">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0D0F83">
        <w:instrText xml:space="preserve"> ADDIN EN.CITE.DATA </w:instrText>
      </w:r>
      <w:r w:rsidR="000D0F83">
        <w:fldChar w:fldCharType="end"/>
      </w:r>
      <w:r w:rsidR="00735927">
        <w:fldChar w:fldCharType="separate"/>
      </w:r>
      <w:r w:rsidR="000D0F83">
        <w:rPr>
          <w:noProof/>
        </w:rPr>
        <w:t>(Watson &amp; Estes 2011, Feehan &amp;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0D0F83">
        <w:instrText xml:space="preserve"> ADDIN EN.CITE &lt;EndNote&gt;&lt;Cite&gt;&lt;Author&gt;Smith&lt;/Author&gt;&lt;Year&gt;2021&lt;/Year&gt;&lt;RecNum&gt;8987&lt;/RecNum&gt;&lt;DisplayText&gt;(Smith &amp;amp;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0D0F83">
        <w:rPr>
          <w:noProof/>
        </w:rPr>
        <w:t>(Smith &amp; Fox 2021)</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E8L1llYXI+PFJl
Y051bT44OTg3PC9SZWNOdW0+PERpc3BsYXlUZXh0PihEdWdnaW5zIGV0IGFsLiAxOTg5LCBTbWl0
aCAmYW1wOyBGb3ggMjAyMSk8L0Rpc3BsYXlUZXh0PjxyZWNvcmQ+PHJlYy1udW1iZXI+ODk4Nzwv
cmVjLW51bWJlcj48Zm9yZWlnbi1rZXlzPjxrZXkgYXBwPSJFTiIgZGItaWQ9InByeHJ6enZkeTB4
MnM0ZWUwMHFweHB0YWRzc3dhMDJyd3gwcCIgdGltZXN0YW1wPSIxNjQ3MzU3ODY1Ij44OTg3PC9r
ZXk+PC9mb3JlaWduLWtleXM+PHJlZi10eXBlIG5hbWU9IkpvdXJuYWwgQXJ0aWNsZSI+MTc8L3Jl
Zi10eXBlPjxjb250cmlidXRvcnM+PGF1dGhvcnM+PGF1dGhvcj5TbWl0aCwgRS4gQS4gRS48L2F1
dGhvcj48YXV0aG9yPkZveCwgTS4gRC48L2F1dGhvcj48L2F1dGhvcnM+PC9jb250cmlidXRvcnM+
PGF1dGgtYWRkcmVzcz5TbWl0aHNvbmlhbiBJbnN0LCBEZXB0IEFudGhyb3BvbCwgV2FzaGluZ3Rv
biwgREMgMjA1NjAgVVNBJiN4RDtPY2Vhbm9nIEluc3QsIFdvb2RzIEhvbGUsIE1BIFVTQTwvYXV0
aC1hZGRyZXNzPjx0aXRsZXM+PHRpdGxlPkNoYXJhY3Rlcml6aW5nIGVuZXJneSBmbG93IGluIGtl
bHAgZm9yZXN0IGZvb2Qgd2ViczogYSBnZW9jaGVtaWNhbCByZXZpZXcgYW5kIGNhbGwgZm9yIGFk
ZGl0aW9uYWwgcmVzZWFyY2g8L3RpdGxlPjxzZWNvbmRhcnktdGl0bGU+RWNvZ3JhcGh5PC9zZWNv
bmRhcnktdGl0bGU+PGFsdC10aXRsZT5FY29ncmFwaHk8L2FsdC10aXRsZT48L3RpdGxlcz48cGVy
aW9kaWNhbD48ZnVsbC10aXRsZT5FY29ncmFwaHk8L2Z1bGwtdGl0bGU+PC9wZXJpb2RpY2FsPjxh
bHQtcGVyaW9kaWNhbD48ZnVsbC10aXRsZT5FY29ncmFwaHk8L2Z1bGwtdGl0bGU+PC9hbHQtcGVy
aW9kaWNhbD48a2V5d29yZHM+PGtleXdvcmQ+Yy0xMzwva2V5d29yZD48a2V5d29yZD5idWxrIHRp
c3N1ZSBzdGFibGUgaXNvdG9wZSBhbmFseXNpczwva2V5d29yZD48a2V5d29yZD5jb21wb3VuZC1z
cGVjaWZpYyBzdGFibGUgaXNvdG9wZSBhbmFseXNpczwva2V5d29yZD48a2V5d29yZD5lbmVyZ2V0
aWMgc3Vic2lkaWVzPC9rZXl3b3JkPjxrZXl3b3JkPm1hY3JvYWxnYWU8L2tleXdvcmQ+PGtleXdv
cmQ+bmVhcnNob3JlIGNvbnN1bWVyczwva2V5d29yZD48a2V5d29yZD5zdGFibGUtaXNvdG9wZSBh
bmFseXNlczwva2V5d29yZD48a2V5d29yZD5naWFudC1rZWxwPC9rZXl3b3JkPjxrZXl3b3JkPnRy
b3BoaWMgcmVsYXRpb25zaGlwczwva2V5d29yZD48a2V5d29yZD5vcmdhbmljLW1hdHRlcjwva2V5
d29yZD48a2V5d29yZD53ZXN0LWNvYXN0PC9rZXl3b3JkPjxrZXl3b3JkPnNlYSBvdHRlcnM8L2tl
eXdvcmQ+PGtleXdvcmQ+aW50ZXJ0aWRhbCBjb21tdW5pdGllczwva2V5d29yZD48a2V5d29yZD5s
YW1pbmFyaWEtc29saWR1bmd1bGE8L2tleXdvcmQ+PGtleXdvcmQ+c3VzcGVuc2lvbiBmZWVkZXJz
PC9rZXl3b3JkPjxrZXl3b3JkPmZhdHR5LWFjaWQ8L2tleXdvcmQ+PC9rZXl3b3Jkcz48ZGF0ZXM+
PHllYXI+MjAyMTwveWVhcj48cHViLWRhdGVzPjxkYXRlPlNlcCAxPC9kYXRlPjwvcHViLWRhdGVz
PjwvZGF0ZXM+PGlzYm4+MDkwNi03NTkwPC9pc2JuPjxhY2Nlc3Npb24tbnVtPldPUzowMDA2OTE0
NTQwMDAwMDE8L2FjY2Vzc2lvbi1udW0+PHVybHM+PHJlbGF0ZWQtdXJscz48dXJsPiZsdDtHbyB0
byBJU0kmZ3Q7Oi8vV09TOjAwMDY5MTQ1NDAwMDAwMTwvdXJsPjwvcmVsYXRlZC11cmxzPjwvdXJs
cz48ZWxlY3Ryb25pYy1yZXNvdXJjZS1udW0+MTAuMTExMS9lY29nLjA1NTY2PC9lbGVjdHJvbmlj
LXJlc291cmNlLW51bT48bGFuZ3VhZ2U+RW5nbGlzaDwvbGFuZ3VhZ2U+PC9yZWNvcmQ+PC9DaXRl
PjxDaXRlPjxBdXRob3I+RHVnZ2luczwvQXV0aG9yPjxZZWFyPjE5ODk8L1llYXI+PFJlY051bT44
NzA4PC9SZWNOdW0+PHJlY29yZD48cmVjLW51bWJlcj44NzA4PC9yZWMtbnVtYmVyPjxmb3JlaWdu
LWtleXM+PGtleSBhcHA9IkVOIiBkYi1pZD0icHJ4cnp6dmR5MHgyczRlZTAwcXB4cHRhZHNzd2Ew
MnJ3eDBwIiB0aW1lc3RhbXA9IjE2NDY5NDgxNTMiPjg3MDg8L2tleT48L2ZvcmVpZ24ta2V5cz48
cmVmLXR5cGUgbmFtZT0iSm91cm5hbCBBcnRpY2xlIj4xNzwvcmVmLXR5cGU+PGNvbnRyaWJ1dG9y
cz48YXV0aG9ycz48YXV0aG9yPkQuIE8uIER1Z2dpbnM8L2F1dGhvcj48YXV0aG9yPkMuIEEuIFNp
bWVuc3RhZDwvYXV0aG9yPjxhdXRob3I+Si4gQS4gRXN0ZXM8L2F1dGhvcj48L2F1dGhvcnM+PC9j
b250cmlidXRvcnM+PHRpdGxlcz48dGl0bGU+TWFnbmlmaWNhdGlvbiBvZiBTZWNvbmRhcnkgUHJv
ZHVjdGlvbiBieSBLZWxwIERldHJpdHVzIGluIENvYXN0YWwgTWFyaW5lIEVjb3N5c3RlbXM8L3Rp
dGxlPjxzZWNvbmRhcnktdGl0bGU+U2NpZW5jZTwvc2Vjb25kYXJ5LXRpdGxlPjwvdGl0bGVzPjxw
ZXJpb2RpY2FsPjxmdWxsLXRpdGxlPlNjaWVuY2U8L2Z1bGwtdGl0bGU+PC9wZXJpb2RpY2FsPjxw
YWdlcz4xNzAtMTczPC9wYWdlcz48dm9sdW1lPjI0NTwvdm9sdW1lPjxudW1iZXI+NDkxNDwvbnVt
YmVyPjxkYXRlcz48eWVhcj4xOTg5PC95ZWFyPjwvZGF0ZXM+PHVybHM+PHJlbGF0ZWQtdXJscz48
dXJsPmh0dHBzOi8vd3d3LnNjaWVuY2Uub3JnL2RvaS9hYnMvMTAuMTEyNi9zY2llbmNlLjI0NS40
OTE0LjE3MCAlWCBLZWxwcyBhcmUgaGlnaGx5IHByb2R1Y3RpdmUgc2Vhd2VlZHMgZm91bmQgYWxv
bmcgbW9zdCB0ZW1wZXJhdGUgbGF0aXR1ZGUgY29hc3RsaW5lcywgYnV0IHRoZSBmYXRlIGFuZCBp
bXBvcnRhbmNlIG9mIGtlbHAgcHJvZHVjdGlvbiB0byBuZWFyc2hvcmUgZWNvc3lzdGVtcyBhcmUg
bGFyZ2VseSB1bmtub3duLiBUaGUgdHJvcGhpYyByb2xlIG9mIGtlbHAtZGVyaXZlZCBjYXJib24g
aW4gYSB3aWRlIHJhbmdlIG9mIG1hcmluZSBvcmdhbmlzbXMgd2FzIGFzc2Vzc2VkIGJ5IGEgbmF0
dXJhbCBleHBlcmltZW50LiBHcm93dGggcmF0ZXMgb2YgYmVudGhpYyBzdXNwZW5zaW9uIGZlZWRl
cnMgd2VyZSBncmVhdGx5IGluY3JlYXNlZCBpbiB0aGUgcHJlc2VuY2Ugb2Ygb3JnYW5pYyBkZXRy
aXR1cyAocGFydGljdWxhdGUgYW5kIGRpc3NvbHZlZCkgb3JpZ2luYXRpbmcgZnJvbSBsYXJnZSBi
ZW50aGljIHNlYXdlZWRzIChrZWxwcykuIFN0YWJsZSBjYXJib24gaXNvdG9wZSBhbmFseXNpcyBj
b25maXJtZWQgdGhhdCBrZWxwLWRlcml2ZWQgY2FyYm9uIGlzIGZvdW5kIHRocm91Z2hvdXQgdGhl
IG5lYXJzaG9yZSBmb29kIHdlYi48L3VybD48L3JlbGF0ZWQtdXJscz48L3VybHM+PGVsZWN0cm9u
aWMtcmVzb3VyY2UtbnVtPmRvaToxMC4xMTI2L3NjaWVuY2UuMjQ1LjQ5MTQuMTcwPC9lbGVjdHJv
bmljLXJlc291cmNlLW51bT48L3JlY29yZD48L0NpdGU+PC9FbmROb3RlPn==
</w:fldData>
        </w:fldChar>
      </w:r>
      <w:r w:rsidR="000D0F83">
        <w:instrText xml:space="preserve"> ADDIN EN.CITE </w:instrText>
      </w:r>
      <w:r w:rsidR="000D0F83">
        <w:fldChar w:fldCharType="begin">
          <w:fldData xml:space="preserve">PEVuZE5vdGU+PENpdGU+PEF1dGhvcj5TbWl0aDwvQXV0aG9yPjxZZWFyPjIwMjE8L1llYXI+PFJl
Y051bT44OTg3PC9SZWNOdW0+PERpc3BsYXlUZXh0PihEdWdnaW5zIGV0IGFsLiAxOTg5LCBTbWl0
aCAmYW1wOyBGb3ggMjAyMSk8L0Rpc3BsYXlUZXh0PjxyZWNvcmQ+PHJlYy1udW1iZXI+ODk4Nzwv
cmVjLW51bWJlcj48Zm9yZWlnbi1rZXlzPjxrZXkgYXBwPSJFTiIgZGItaWQ9InByeHJ6enZkeTB4
MnM0ZWUwMHFweHB0YWRzc3dhMDJyd3gwcCIgdGltZXN0YW1wPSIxNjQ3MzU3ODY1Ij44OTg3PC9r
ZXk+PC9mb3JlaWduLWtleXM+PHJlZi10eXBlIG5hbWU9IkpvdXJuYWwgQXJ0aWNsZSI+MTc8L3Jl
Zi10eXBlPjxjb250cmlidXRvcnM+PGF1dGhvcnM+PGF1dGhvcj5TbWl0aCwgRS4gQS4gRS48L2F1
dGhvcj48YXV0aG9yPkZveCwgTS4gRC48L2F1dGhvcj48L2F1dGhvcnM+PC9jb250cmlidXRvcnM+
PGF1dGgtYWRkcmVzcz5TbWl0aHNvbmlhbiBJbnN0LCBEZXB0IEFudGhyb3BvbCwgV2FzaGluZ3Rv
biwgREMgMjA1NjAgVVNBJiN4RDtPY2Vhbm9nIEluc3QsIFdvb2RzIEhvbGUsIE1BIFVTQTwvYXV0
aC1hZGRyZXNzPjx0aXRsZXM+PHRpdGxlPkNoYXJhY3Rlcml6aW5nIGVuZXJneSBmbG93IGluIGtl
bHAgZm9yZXN0IGZvb2Qgd2ViczogYSBnZW9jaGVtaWNhbCByZXZpZXcgYW5kIGNhbGwgZm9yIGFk
ZGl0aW9uYWwgcmVzZWFyY2g8L3RpdGxlPjxzZWNvbmRhcnktdGl0bGU+RWNvZ3JhcGh5PC9zZWNv
bmRhcnktdGl0bGU+PGFsdC10aXRsZT5FY29ncmFwaHk8L2FsdC10aXRsZT48L3RpdGxlcz48cGVy
aW9kaWNhbD48ZnVsbC10aXRsZT5FY29ncmFwaHk8L2Z1bGwtdGl0bGU+PC9wZXJpb2RpY2FsPjxh
bHQtcGVyaW9kaWNhbD48ZnVsbC10aXRsZT5FY29ncmFwaHk8L2Z1bGwtdGl0bGU+PC9hbHQtcGVy
aW9kaWNhbD48a2V5d29yZHM+PGtleXdvcmQ+Yy0xMzwva2V5d29yZD48a2V5d29yZD5idWxrIHRp
c3N1ZSBzdGFibGUgaXNvdG9wZSBhbmFseXNpczwva2V5d29yZD48a2V5d29yZD5jb21wb3VuZC1z
cGVjaWZpYyBzdGFibGUgaXNvdG9wZSBhbmFseXNpczwva2V5d29yZD48a2V5d29yZD5lbmVyZ2V0
aWMgc3Vic2lkaWVzPC9rZXl3b3JkPjxrZXl3b3JkPm1hY3JvYWxnYWU8L2tleXdvcmQ+PGtleXdv
cmQ+bmVhcnNob3JlIGNvbnN1bWVyczwva2V5d29yZD48a2V5d29yZD5zdGFibGUtaXNvdG9wZSBh
bmFseXNlczwva2V5d29yZD48a2V5d29yZD5naWFudC1rZWxwPC9rZXl3b3JkPjxrZXl3b3JkPnRy
b3BoaWMgcmVsYXRpb25zaGlwczwva2V5d29yZD48a2V5d29yZD5vcmdhbmljLW1hdHRlcjwva2V5
d29yZD48a2V5d29yZD53ZXN0LWNvYXN0PC9rZXl3b3JkPjxrZXl3b3JkPnNlYSBvdHRlcnM8L2tl
eXdvcmQ+PGtleXdvcmQ+aW50ZXJ0aWRhbCBjb21tdW5pdGllczwva2V5d29yZD48a2V5d29yZD5s
YW1pbmFyaWEtc29saWR1bmd1bGE8L2tleXdvcmQ+PGtleXdvcmQ+c3VzcGVuc2lvbiBmZWVkZXJz
PC9rZXl3b3JkPjxrZXl3b3JkPmZhdHR5LWFjaWQ8L2tleXdvcmQ+PC9rZXl3b3Jkcz48ZGF0ZXM+
PHllYXI+MjAyMTwveWVhcj48cHViLWRhdGVzPjxkYXRlPlNlcCAxPC9kYXRlPjwvcHViLWRhdGVz
PjwvZGF0ZXM+PGlzYm4+MDkwNi03NTkwPC9pc2JuPjxhY2Nlc3Npb24tbnVtPldPUzowMDA2OTE0
NTQwMDAwMDE8L2FjY2Vzc2lvbi1udW0+PHVybHM+PHJlbGF0ZWQtdXJscz48dXJsPiZsdDtHbyB0
byBJU0kmZ3Q7Oi8vV09TOjAwMDY5MTQ1NDAwMDAwMTwvdXJsPjwvcmVsYXRlZC11cmxzPjwvdXJs
cz48ZWxlY3Ryb25pYy1yZXNvdXJjZS1udW0+MTAuMTExMS9lY29nLjA1NTY2PC9lbGVjdHJvbmlj
LXJlc291cmNlLW51bT48bGFuZ3VhZ2U+RW5nbGlzaDwvbGFuZ3VhZ2U+PC9yZWNvcmQ+PC9DaXRl
PjxDaXRlPjxBdXRob3I+RHVnZ2luczwvQXV0aG9yPjxZZWFyPjE5ODk8L1llYXI+PFJlY051bT44
NzA4PC9SZWNOdW0+PHJlY29yZD48cmVjLW51bWJlcj44NzA4PC9yZWMtbnVtYmVyPjxmb3JlaWdu
LWtleXM+PGtleSBhcHA9IkVOIiBkYi1pZD0icHJ4cnp6dmR5MHgyczRlZTAwcXB4cHRhZHNzd2Ew
MnJ3eDBwIiB0aW1lc3RhbXA9IjE2NDY5NDgxNTMiPjg3MDg8L2tleT48L2ZvcmVpZ24ta2V5cz48
cmVmLXR5cGUgbmFtZT0iSm91cm5hbCBBcnRpY2xlIj4xNzwvcmVmLXR5cGU+PGNvbnRyaWJ1dG9y
cz48YXV0aG9ycz48YXV0aG9yPkQuIE8uIER1Z2dpbnM8L2F1dGhvcj48YXV0aG9yPkMuIEEuIFNp
bWVuc3RhZDwvYXV0aG9yPjxhdXRob3I+Si4gQS4gRXN0ZXM8L2F1dGhvcj48L2F1dGhvcnM+PC9j
b250cmlidXRvcnM+PHRpdGxlcz48dGl0bGU+TWFnbmlmaWNhdGlvbiBvZiBTZWNvbmRhcnkgUHJv
ZHVjdGlvbiBieSBLZWxwIERldHJpdHVzIGluIENvYXN0YWwgTWFyaW5lIEVjb3N5c3RlbXM8L3Rp
dGxlPjxzZWNvbmRhcnktdGl0bGU+U2NpZW5jZTwvc2Vjb25kYXJ5LXRpdGxlPjwvdGl0bGVzPjxw
ZXJpb2RpY2FsPjxmdWxsLXRpdGxlPlNjaWVuY2U8L2Z1bGwtdGl0bGU+PC9wZXJpb2RpY2FsPjxw
YWdlcz4xNzAtMTczPC9wYWdlcz48dm9sdW1lPjI0NTwvdm9sdW1lPjxudW1iZXI+NDkxNDwvbnVt
YmVyPjxkYXRlcz48eWVhcj4xOTg5PC95ZWFyPjwvZGF0ZXM+PHVybHM+PHJlbGF0ZWQtdXJscz48
dXJsPmh0dHBzOi8vd3d3LnNjaWVuY2Uub3JnL2RvaS9hYnMvMTAuMTEyNi9zY2llbmNlLjI0NS40
OTE0LjE3MCAlWCBLZWxwcyBhcmUgaGlnaGx5IHByb2R1Y3RpdmUgc2Vhd2VlZHMgZm91bmQgYWxv
bmcgbW9zdCB0ZW1wZXJhdGUgbGF0aXR1ZGUgY29hc3RsaW5lcywgYnV0IHRoZSBmYXRlIGFuZCBp
bXBvcnRhbmNlIG9mIGtlbHAgcHJvZHVjdGlvbiB0byBuZWFyc2hvcmUgZWNvc3lzdGVtcyBhcmUg
bGFyZ2VseSB1bmtub3duLiBUaGUgdHJvcGhpYyByb2xlIG9mIGtlbHAtZGVyaXZlZCBjYXJib24g
aW4gYSB3aWRlIHJhbmdlIG9mIG1hcmluZSBvcmdhbmlzbXMgd2FzIGFzc2Vzc2VkIGJ5IGEgbmF0
dXJhbCBleHBlcmltZW50LiBHcm93dGggcmF0ZXMgb2YgYmVudGhpYyBzdXNwZW5zaW9uIGZlZWRl
cnMgd2VyZSBncmVhdGx5IGluY3JlYXNlZCBpbiB0aGUgcHJlc2VuY2Ugb2Ygb3JnYW5pYyBkZXRy
aXR1cyAocGFydGljdWxhdGUgYW5kIGRpc3NvbHZlZCkgb3JpZ2luYXRpbmcgZnJvbSBsYXJnZSBi
ZW50aGljIHNlYXdlZWRzIChrZWxwcykuIFN0YWJsZSBjYXJib24gaXNvdG9wZSBhbmFseXNpcyBj
b25maXJtZWQgdGhhdCBrZWxwLWRlcml2ZWQgY2FyYm9uIGlzIGZvdW5kIHRocm91Z2hvdXQgdGhl
IG5lYXJzaG9yZSBmb29kIHdlYi48L3VybD48L3JlbGF0ZWQtdXJscz48L3VybHM+PGVsZWN0cm9u
aWMtcmVzb3VyY2UtbnVtPmRvaToxMC4xMTI2L3NjaWVuY2UuMjQ1LjQ5MTQuMTcwPC9lbGVjdHJv
bmljLXJlc291cmNlLW51bT48L3JlY29yZD48L0NpdGU+PC9FbmROb3RlPn==
</w:fldData>
        </w:fldChar>
      </w:r>
      <w:r w:rsidR="000D0F83">
        <w:instrText xml:space="preserve"> ADDIN EN.CITE.DATA </w:instrText>
      </w:r>
      <w:r w:rsidR="000D0F83">
        <w:fldChar w:fldCharType="end"/>
      </w:r>
      <w:r w:rsidR="00735927">
        <w:fldChar w:fldCharType="separate"/>
      </w:r>
      <w:r w:rsidR="000D0F83">
        <w:rPr>
          <w:noProof/>
        </w:rPr>
        <w:t>(Duggins et al. 1989, Smith &amp; Fox 2021)</w:t>
      </w:r>
      <w:r w:rsidR="00735927">
        <w:fldChar w:fldCharType="end"/>
      </w:r>
      <w:r>
        <w:t xml:space="preserve">, support for highly diverse and complex food webs </w:t>
      </w:r>
      <w:r w:rsidR="00735927">
        <w:fldChar w:fldCharType="begin"/>
      </w:r>
      <w:r w:rsidR="00735927">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735927">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0D0F83">
        <w:instrText xml:space="preserve"> ADDIN EN.CITE </w:instrText>
      </w:r>
      <w:r w:rsidR="000D0F83">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0D0F83">
        <w:instrText xml:space="preserve"> ADDIN EN.CITE.DATA </w:instrText>
      </w:r>
      <w:r w:rsidR="000D0F83">
        <w:fldChar w:fldCharType="end"/>
      </w:r>
      <w:r w:rsidR="00735927">
        <w:fldChar w:fldCharType="separate"/>
      </w:r>
      <w:r w:rsidR="000D0F83">
        <w:rPr>
          <w:noProof/>
        </w:rPr>
        <w:t>(Wilmers et al. 2012, Weigel &amp;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0D0F83">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0D0F83">
        <w:rPr>
          <w:noProof/>
        </w:rPr>
        <w:t>(Graham 2004, Schiel &amp;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0D0F83">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697D5F3E"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lastRenderedPageBreak/>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hZ2VzPjY2Nzg8L3BhZ2VzPjx2b2x1bWU+MTA8L3Zv
bHVtZT48bnVtYmVyPjE8L251bWJlcj48ZGF0ZXM+PHllYXI+MjAyMDwveWVhcj48cHViLWRhdGVz
PjxkYXRlPjIwMjAvMDQvMjE8L2RhdGU+PC9wdWItZGF0ZXM+PC9kYXRlcz48aXNibj4yMDQ1LTIz
MjI8L2lzYm4+PHVybHM+PHJlbGF0ZWQtdXJscz48dXJsPmh0dHBzOi8vZG9pLm9yZy8xMC4xMDM4
L3M0MTU5OC0wMjAtNjM2NTAtejwvdXJsPjwvcmVsYXRlZC11cmxzPjwvdXJscz48ZWxlY3Ryb25p
Yy1yZXNvdXJjZS1udW0+MTAuMTAzOC9zNDE1OTgtMDIwLTYzNjUwLXo8L2VsZWN0cm9uaWMtcmVz
b3VyY2UtbnVtPjwvcmVjb3JkPjwvQ2l0ZT48Q2l0ZT48QXV0aG9yPkNhdm9sZTwvQXV0aG9yPjxZ
ZWFyPjIwMTY8L1llYXI+PFJlY051bT45MDYzPC9SZWNOdW0+PHJlY29yZD48cmVjLW51bWJlcj45
MDYzPC9yZWMtbnVtYmVyPjxmb3JlaWduLWtleXM+PGtleSBhcHA9IkVOIiBkYi1pZD0icHJ4cnp6
dmR5MHgyczRlZTAwcXB4cHRhZHNzd2EwMnJ3eDBwIiB0aW1lc3RhbXA9IjE2NDczNTg3MDEiPjkw
NjM8L2tleT48L2ZvcmVpZ24ta2V5cz48cmVmLXR5cGUgbmFtZT0iSm91cm5hbCBBcnRpY2xlIj4x
NzwvcmVmLXR5cGU+PGNvbnRyaWJ1dG9ycz48YXV0aG9ycz48YXV0aG9yPkNhdm9sZSwgTC4gTS48
L2F1dGhvcj48YXV0aG9yPkRlbWtvLCBBLiBNLjwvYXV0aG9yPjxhdXRob3I+RGluZXIsIFIuIEUu
PC9hdXRob3I+PGF1dGhvcj5HaWRkaW5ncywgQS48L2F1dGhvcj48YXV0aG9yPktvZXN0ZXIsIEku
PC9hdXRob3I+PGF1dGhvcj5QYWduaWVsbG8sIEMuIE0uIEwuIFMuPC9hdXRob3I+PGF1dGhvcj5Q
YXVsc2VuLCBNLiBMLjwvYXV0aG9yPjxhdXRob3I+UmFtaXJlei1WYWxkZXosIEEuPC9hdXRob3I+
PGF1dGhvcj5TY2h3ZW5jaywgUy4gTS48L2F1dGhvcj48YXV0aG9yPlllbiwgTi4gSy48L2F1dGhv
cj48YXV0aG9yPlppbGwsIE0uIEUuPC9hdXRob3I+PGF1dGhvcj5GcmFua3MsIFAuIEouIFMuPC9h
dXRob3I+PC9hdXRob3JzPjwvY29udHJpYnV0b3JzPjxhdXRoLWFkZHJlc3M+VW5pdiBDYWxpZiBT
YW4gRGllZ28sIEJpb2wgT2NlYW5vZyBDbGFzcyBTSU8yODAsIExhIEpvbGxhLCBDQSA5MjA5MyBV
U0EmI3hEO1VuaXYgQ2FsaWYgU2FuIERpZWdvLCBTY3JpcHBzIEluc3QgT2NlYW5vZywgTGEgSm9s
bGEsIENBIDkyMDkzIFVTQTwvYXV0aC1hZGRyZXNzPjx0aXRsZXM+PHRpdGxlPkJpb2xvZ2ljYWwg
SW1wYWN0cyBvZiB0aGUgMjAxMy0yMDE1IFdhcm0tV2F0ZXIgQW5vbWFseSBpbiB0aGUgTm9ydGhl
YXN0IFBhY2lmaWM8L3RpdGxlPjxzZWNvbmRhcnktdGl0bGU+T2NlYW5vZ3JhcGh5PC9zZWNvbmRh
cnktdGl0bGU+PGFsdC10aXRsZT5PY2Vhbm9ncmFwaHk8L2FsdC10aXRsZT48L3RpdGxlcz48cGVy
aW9kaWNhbD48ZnVsbC10aXRsZT5PY2Vhbm9ncmFwaHk8L2Z1bGwtdGl0bGU+PGFiYnItMT5PY2Vh
bm9ncmFwaHk8L2FiYnItMT48L3BlcmlvZGljYWw+PGFsdC1wZXJpb2RpY2FsPjxmdWxsLXRpdGxl
Pk9jZWFub2dyYXBoeTwvZnVsbC10aXRsZT48YWJici0xPk9jZWFub2dyYXBoeTwvYWJici0xPjwv
YWx0LXBlcmlvZGljYWw+PHBhZ2VzPjI3My0yODU8L3BhZ2VzPjx2b2x1bWU+Mjk8L3ZvbHVtZT48
bnVtYmVyPjI8L251bWJlcj48a2V5d29yZHM+PGtleXdvcmQ+ZWwtbmlubzwva2V5d29yZD48a2V5
d29yZD5jbGltYXRlIHJlZ2ltZTwva2V5d29yZD48a2V5d29yZD5jYWxpZm9ybmlhPC9rZXl3b3Jk
PjxrZXl3b3JkPmRpc3RyaWJ1dGlvbnM8L2tleXdvcmQ+PGtleXdvcmQ+ZXZlbnRzPC9rZXl3b3Jk
PjxrZXl3b3JkPmZpc2hlczwva2V5d29yZD48L2tleXdvcmRzPjxkYXRlcz48eWVhcj4yMDE2PC95
ZWFyPjxwdWItZGF0ZXM+PGRhdGU+SnVuPC9kYXRlPjwvcHViLWRhdGVzPjwvZGF0ZXM+PGlzYm4+
MTA0Mi04Mjc1PC9pc2JuPjxhY2Nlc3Npb24tbnVtPldPUzowMDAzODA1NzI1MDAwMzA8L2FjY2Vz
c2lvbi1udW0+PHVybHM+PHJlbGF0ZWQtdXJscz48dXJsPiZsdDtHbyB0byBJU0kmZ3Q7Oi8vV09T
OjAwMDM4MDU3MjUwMDAzMDwvdXJsPjwvcmVsYXRlZC11cmxzPjwvdXJscz48ZWxlY3Ryb25pYy1y
ZXNvdXJjZS1udW0+MTAuNTY3MC9vY2Vhbm9nLjIwMTYuMzI8L2VsZWN0cm9uaWMtcmVzb3VyY2Ut
bnVtPjxsYW5ndWFnZT5FbmdsaXNoPC9sYW5ndWFnZT48L3JlY29yZD48L0NpdGU+PENpdGU+PEF1
dGhvcj5Nb3JnYW48L0F1dGhvcj48WWVhcj4yMDE5PC9ZZWFyPjxSZWNOdW0+ODY5MTwvUmVjTnVt
PjxyZWNvcmQ+PHJlYy1udW1iZXI+ODY5MTwvcmVjLW51bWJlcj48Zm9yZWlnbi1rZXlzPjxrZXkg
YXBwPSJFTiIgZGItaWQ9InByeHJ6enZkeTB4MnM0ZWUwMHFweHB0YWRzc3dhMDJyd3gwcCIgdGlt
ZXN0YW1wPSIwIj44NjkxPC9rZXk+PC9mb3JlaWduLWtleXM+PHJlZi10eXBlIG5hbWU9IkpvdXJu
YWwgQXJ0aWNsZSI+MTc8L3JlZi10eXBlPjxjb250cmlidXRvcnM+PGF1dGhvcnM+PGF1dGhvcj5N
b3JnYW4sIENoZXJ5bCBBLjwvYXV0aG9yPjxhdXRob3I+QmVja21hbiwgQnJpYW4gUi48L2F1dGhv
cj48YXV0aG9yPldlaXRrYW1wLCBMYXVyaWUgQS48L2F1dGhvcj48YXV0aG9yPkZyZXNoLCBLdXJ0
IEwuPC9hdXRob3I+PC9hdXRob3JzPjwvY29udHJpYnV0b3JzPjx0aXRsZXM+PHRpdGxlPlJlY2Vu
dCBFY29zeXN0ZW0gRGlzdHVyYmFuY2UgaW4gdGhlIE5vcnRoZXJuIENhbGlmb3JuaWEgQ3VycmVu
dDwvdGl0bGU+PHNlY29uZGFyeS10aXRsZT5GaXNoZXJpZXM8L3NlY29uZGFyeS10aXRsZT48L3Rp
dGxlcz48cGVyaW9kaWNhbD48ZnVsbC10aXRsZT5GaXNoZXJpZXM8L2Z1bGwtdGl0bGU+PC9wZXJp
b2RpY2FsPjxwYWdlcz40NjUtNDc0PC9wYWdlcz48dm9sdW1lPjQ0PC92b2x1bWU+PG51bWJlcj4x
MDwvbnVtYmVyPjxkYXRlcz48eWVhcj4yMDE5PC95ZWFyPjwvZGF0ZXM+PGlzYm4+MDM2My0yNDE1
PC9pc2JuPjx1cmxzPjxyZWxhdGVkLXVybHM+PHVybD5odHRwczovL2Fmc3B1YnMub25saW5lbGli
cmFyeS53aWxleS5jb20vZG9pL2Ficy8xMC4xMDAyL2ZzaC4xMDI3MzwvdXJsPjwvcmVsYXRlZC11
cmxzPjwvdXJscz48ZWxlY3Ryb25pYy1yZXNvdXJjZS1udW0+aHR0cHM6Ly9kb2kub3JnLzEwLjEw
MDIvZnNoLjEwMjczPC9lbGVjdHJvbmljLXJlc291cmNlLW51bT48L3JlY29yZD48L0NpdGU+PENp
dGU+PEF1dGhvcj5TYW5mb3JkPC9BdXRob3I+PFllYXI+MjAxOTwvWWVhcj48UmVjTnVtPjg2NzU8
L1JlY051bT48cmVjb3JkPjxyZWMtbnVtYmVyPjg2NzU8L3JlYy1udW1iZXI+PGZvcmVpZ24ta2V5
cz48a2V5IGFwcD0iRU4iIGRiLWlkPSJwcnhyenp2ZHkweDJzNGVlMDBxcHhwdGFkc3N3YTAycnd4
MHAiIHRpbWVzdGFtcD0iMCI+ODY3NTwva2V5PjwvZm9yZWlnbi1rZXlzPjxyZWYtdHlwZSBuYW1l
PSJKb3VybmFsIEFydGljbGUiPjE3PC9yZWYtdHlwZT48Y29udHJpYnV0b3JzPjxhdXRob3JzPjxh
dXRob3I+U2FuZm9yZCwgRXJpYzwvYXV0aG9yPjxhdXRob3I+U29uZXMsIEphY3F1ZWxpbmUgTC48
L2F1dGhvcj48YXV0aG9yPkdhcmPDrWEtUmV5ZXMsIE1hcmlzb2w8L2F1dGhvcj48YXV0aG9yPkdv
ZGRhcmQsIEplZmZyZXkgSC4gUi48L2F1dGhvcj48YXV0aG9yPkxhcmdpZXIsIEpvaG4gTC48L2F1
dGhvcj48L2F1dGhvcnM+PC9jb250cmlidXRvcnM+PHRpdGxlcz48dGl0bGU+V2lkZXNwcmVhZCBz
aGlmdHMgaW4gdGhlIGNvYXN0YWwgYmlvdGEgb2Ygbm9ydGhlcm4gQ2FsaWZvcm5pYSBkdXJpbmcg
dGhlIDIwMTTigJMyMDE2IG1hcmluZSBoZWF0d2F2ZXM8L3RpdGxlPjxzZWNvbmRhcnktdGl0bGU+
U2NpZW50aWZpYyBSZXBvcnRzPC9zZWNvbmRhcnktdGl0bGU+PC90aXRsZXM+PHBhZ2VzPjQyMTY8
L3BhZ2VzPjx2b2x1bWU+OTwvdm9sdW1lPjxudW1iZXI+MTwvbnVtYmVyPjxkYXRlcz48eWVhcj4y
MDE5PC95ZWFyPjxwdWItZGF0ZXM+PGRhdGU+MjAxOS8wMy8xMjwvZGF0ZT48L3B1Yi1kYXRlcz48
L2RhdGVzPjxpc2JuPjIwNDUtMjMyMjwvaXNibj48dXJscz48cmVsYXRlZC11cmxzPjx1cmw+aHR0
cHM6Ly9kb2kub3JnLzEwLjEwMzgvczQxNTk4LTAxOS00MDc4NC0zPC91cmw+PC9yZWxhdGVkLXVy
bHM+PC91cmxzPjxlbGVjdHJvbmljLXJlc291cmNlLW51bT4xMC4xMDM4L3M0MTU5OC0wMTktNDA3
ODQtMzwvZWxlY3Ryb25pYy1yZXNvdXJjZS1udW0+PC9yZWNvcmQ+PC9DaXRlPjxDaXRlPjxBdXRo
b3I+TG9uaGFydDwvQXV0aG9yPjxZZWFyPjIwMTk8L1llYXI+PFJlY051bT45MTEwPC9SZWNOdW0+
PHJlY29yZD48cmVjLW51bWJlcj45MTEwPC9yZWMtbnVtYmVyPjxmb3JlaWduLWtleXM+PGtleSBh
cHA9IkVOIiBkYi1pZD0icHJ4cnp6dmR5MHgyczRlZTAwcXB4cHRhZHNzd2EwMnJ3eDBwIiB0aW1l
c3RhbXA9IjE2NDc4OTY4NDQiPjkxMTA8L2tleT48L2ZvcmVpZ24ta2V5cz48cmVmLXR5cGUgbmFt
ZT0iSm91cm5hbCBBcnRpY2xlIj4xNzwvcmVmLXR5cGU+PGNvbnRyaWJ1dG9ycz48YXV0aG9ycz48
YXV0aG9yPkxvbmhhcnQsIFN0ZXZlIEkuPC9hdXRob3I+PGF1dGhvcj5KZXBwZXNlbiwgUmlra2U8
L2F1dGhvcj48YXV0aG9yPkJlYXMtTHVuYSwgUm9kcmlnbzwvYXV0aG9yPjxhdXRob3I+Q3Jvb2tz
LCBKZWZmcmV5IEEuPC9hdXRob3I+PGF1dGhvcj5Mb3JkYSwgSnVsaW88L2F1dGhvcj48L2F1dGhv
cnM+PC9jb250cmlidXRvcnM+PHRpdGxlcz48dGl0bGU+U2hpZnRzIGluIHRoZSBkaXN0cmlidXRp
b24gYW5kIGFidW5kYW5jZSBvZiBjb2FzdGFsIG1hcmluZSBzcGVjaWVzIGFsb25nIHRoZSBlYXN0
ZXJuIFBhY2lmaWMgT2NlYW4gZHVyaW5nIG1hcmluZSBoZWF0d2F2ZXMgZnJvbSAyMDEzIHRvIDIw
MTg8L3RpdGxlPjxzZWNvbmRhcnktdGl0bGU+TWFyaW5lIEJpb2RpdmVyc2l0eSBSZWNvcmRzPC9z
ZWNvbmRhcnktdGl0bGU+PC90aXRsZXM+PHBlcmlvZGljYWw+PGZ1bGwtdGl0bGU+TWFyaW5lIEJp
b2RpdmVyc2l0eSBSZWNvcmRzPC9mdWxsLXRpdGxlPjwvcGVyaW9kaWNhbD48cGFnZXM+MTM8L3Bh
Z2VzPjx2b2x1bWU+MTI8L3ZvbHVtZT48bnVtYmVyPjE8L251bWJlcj48ZGF0ZXM+PHllYXI+MjAx
OTwveWVhcj48cHViLWRhdGVzPjxkYXRlPjIwMTkvMDcvMTg8L2RhdGU+PC9wdWItZGF0ZXM+PC9k
YXRlcz48aXNibj4xNzU1LTI2NzI8L2lzYm4+PHVybHM+PHJlbGF0ZWQtdXJscz48dXJsPmh0dHBz
Oi8vZG9pLm9yZy8xMC4xMTg2L3M0MTIwMC0wMTktMDE3MS04PC91cmw+PC9yZWxhdGVkLXVybHM+
PC91cmxzPjxlbGVjdHJvbmljLXJlc291cmNlLW51bT4xMC4xMTg2L3M0MTIwMC0wMTktMDE3MS04
PC9lbGVjdHJvbmljLXJlc291cmNlLW51bT48L3JlY29yZD48L0NpdGU+PC9FbmROb3RlPgB=
</w:fldData>
        </w:fldChar>
      </w:r>
      <w:r w:rsidR="000D0F83">
        <w:instrText xml:space="preserve"> ADDIN EN.CITE </w:instrText>
      </w:r>
      <w:r w:rsidR="000D0F83">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hZ2VzPjY2Nzg8L3BhZ2VzPjx2b2x1bWU+MTA8L3Zv
bHVtZT48bnVtYmVyPjE8L251bWJlcj48ZGF0ZXM+PHllYXI+MjAyMDwveWVhcj48cHViLWRhdGVz
PjxkYXRlPjIwMjAvMDQvMjE8L2RhdGU+PC9wdWItZGF0ZXM+PC9kYXRlcz48aXNibj4yMDQ1LTIz
MjI8L2lzYm4+PHVybHM+PHJlbGF0ZWQtdXJscz48dXJsPmh0dHBzOi8vZG9pLm9yZy8xMC4xMDM4
L3M0MTU5OC0wMjAtNjM2NTAtejwvdXJsPjwvcmVsYXRlZC11cmxzPjwvdXJscz48ZWxlY3Ryb25p
Yy1yZXNvdXJjZS1udW0+MTAuMTAzOC9zNDE1OTgtMDIwLTYzNjUwLXo8L2VsZWN0cm9uaWMtcmVz
b3VyY2UtbnVtPjwvcmVjb3JkPjwvQ2l0ZT48Q2l0ZT48QXV0aG9yPkNhdm9sZTwvQXV0aG9yPjxZ
ZWFyPjIwMTY8L1llYXI+PFJlY051bT45MDYzPC9SZWNOdW0+PHJlY29yZD48cmVjLW51bWJlcj45
MDYzPC9yZWMtbnVtYmVyPjxmb3JlaWduLWtleXM+PGtleSBhcHA9IkVOIiBkYi1pZD0icHJ4cnp6
dmR5MHgyczRlZTAwcXB4cHRhZHNzd2EwMnJ3eDBwIiB0aW1lc3RhbXA9IjE2NDczNTg3MDEiPjkw
NjM8L2tleT48L2ZvcmVpZ24ta2V5cz48cmVmLXR5cGUgbmFtZT0iSm91cm5hbCBBcnRpY2xlIj4x
NzwvcmVmLXR5cGU+PGNvbnRyaWJ1dG9ycz48YXV0aG9ycz48YXV0aG9yPkNhdm9sZSwgTC4gTS48
L2F1dGhvcj48YXV0aG9yPkRlbWtvLCBBLiBNLjwvYXV0aG9yPjxhdXRob3I+RGluZXIsIFIuIEUu
PC9hdXRob3I+PGF1dGhvcj5HaWRkaW5ncywgQS48L2F1dGhvcj48YXV0aG9yPktvZXN0ZXIsIEku
PC9hdXRob3I+PGF1dGhvcj5QYWduaWVsbG8sIEMuIE0uIEwuIFMuPC9hdXRob3I+PGF1dGhvcj5Q
YXVsc2VuLCBNLiBMLjwvYXV0aG9yPjxhdXRob3I+UmFtaXJlei1WYWxkZXosIEEuPC9hdXRob3I+
PGF1dGhvcj5TY2h3ZW5jaywgUy4gTS48L2F1dGhvcj48YXV0aG9yPlllbiwgTi4gSy48L2F1dGhv
cj48YXV0aG9yPlppbGwsIE0uIEUuPC9hdXRob3I+PGF1dGhvcj5GcmFua3MsIFAuIEouIFMuPC9h
dXRob3I+PC9hdXRob3JzPjwvY29udHJpYnV0b3JzPjxhdXRoLWFkZHJlc3M+VW5pdiBDYWxpZiBT
YW4gRGllZ28sIEJpb2wgT2NlYW5vZyBDbGFzcyBTSU8yODAsIExhIEpvbGxhLCBDQSA5MjA5MyBV
U0EmI3hEO1VuaXYgQ2FsaWYgU2FuIERpZWdvLCBTY3JpcHBzIEluc3QgT2NlYW5vZywgTGEgSm9s
bGEsIENBIDkyMDkzIFVTQTwvYXV0aC1hZGRyZXNzPjx0aXRsZXM+PHRpdGxlPkJpb2xvZ2ljYWwg
SW1wYWN0cyBvZiB0aGUgMjAxMy0yMDE1IFdhcm0tV2F0ZXIgQW5vbWFseSBpbiB0aGUgTm9ydGhl
YXN0IFBhY2lmaWM8L3RpdGxlPjxzZWNvbmRhcnktdGl0bGU+T2NlYW5vZ3JhcGh5PC9zZWNvbmRh
cnktdGl0bGU+PGFsdC10aXRsZT5PY2Vhbm9ncmFwaHk8L2FsdC10aXRsZT48L3RpdGxlcz48cGVy
aW9kaWNhbD48ZnVsbC10aXRsZT5PY2Vhbm9ncmFwaHk8L2Z1bGwtdGl0bGU+PGFiYnItMT5PY2Vh
bm9ncmFwaHk8L2FiYnItMT48L3BlcmlvZGljYWw+PGFsdC1wZXJpb2RpY2FsPjxmdWxsLXRpdGxl
Pk9jZWFub2dyYXBoeTwvZnVsbC10aXRsZT48YWJici0xPk9jZWFub2dyYXBoeTwvYWJici0xPjwv
YWx0LXBlcmlvZGljYWw+PHBhZ2VzPjI3My0yODU8L3BhZ2VzPjx2b2x1bWU+Mjk8L3ZvbHVtZT48
bnVtYmVyPjI8L251bWJlcj48a2V5d29yZHM+PGtleXdvcmQ+ZWwtbmlubzwva2V5d29yZD48a2V5
d29yZD5jbGltYXRlIHJlZ2ltZTwva2V5d29yZD48a2V5d29yZD5jYWxpZm9ybmlhPC9rZXl3b3Jk
PjxrZXl3b3JkPmRpc3RyaWJ1dGlvbnM8L2tleXdvcmQ+PGtleXdvcmQ+ZXZlbnRzPC9rZXl3b3Jk
PjxrZXl3b3JkPmZpc2hlczwva2V5d29yZD48L2tleXdvcmRzPjxkYXRlcz48eWVhcj4yMDE2PC95
ZWFyPjxwdWItZGF0ZXM+PGRhdGU+SnVuPC9kYXRlPjwvcHViLWRhdGVzPjwvZGF0ZXM+PGlzYm4+
MTA0Mi04Mjc1PC9pc2JuPjxhY2Nlc3Npb24tbnVtPldPUzowMDAzODA1NzI1MDAwMzA8L2FjY2Vz
c2lvbi1udW0+PHVybHM+PHJlbGF0ZWQtdXJscz48dXJsPiZsdDtHbyB0byBJU0kmZ3Q7Oi8vV09T
OjAwMDM4MDU3MjUwMDAzMDwvdXJsPjwvcmVsYXRlZC11cmxzPjwvdXJscz48ZWxlY3Ryb25pYy1y
ZXNvdXJjZS1udW0+MTAuNTY3MC9vY2Vhbm9nLjIwMTYuMzI8L2VsZWN0cm9uaWMtcmVzb3VyY2Ut
bnVtPjxsYW5ndWFnZT5FbmdsaXNoPC9sYW5ndWFnZT48L3JlY29yZD48L0NpdGU+PENpdGU+PEF1
dGhvcj5Nb3JnYW48L0F1dGhvcj48WWVhcj4yMDE5PC9ZZWFyPjxSZWNOdW0+ODY5MTwvUmVjTnVt
PjxyZWNvcmQ+PHJlYy1udW1iZXI+ODY5MTwvcmVjLW51bWJlcj48Zm9yZWlnbi1rZXlzPjxrZXkg
YXBwPSJFTiIgZGItaWQ9InByeHJ6enZkeTB4MnM0ZWUwMHFweHB0YWRzc3dhMDJyd3gwcCIgdGlt
ZXN0YW1wPSIwIj44NjkxPC9rZXk+PC9mb3JlaWduLWtleXM+PHJlZi10eXBlIG5hbWU9IkpvdXJu
YWwgQXJ0aWNsZSI+MTc8L3JlZi10eXBlPjxjb250cmlidXRvcnM+PGF1dGhvcnM+PGF1dGhvcj5N
b3JnYW4sIENoZXJ5bCBBLjwvYXV0aG9yPjxhdXRob3I+QmVja21hbiwgQnJpYW4gUi48L2F1dGhv
cj48YXV0aG9yPldlaXRrYW1wLCBMYXVyaWUgQS48L2F1dGhvcj48YXV0aG9yPkZyZXNoLCBLdXJ0
IEwuPC9hdXRob3I+PC9hdXRob3JzPjwvY29udHJpYnV0b3JzPjx0aXRsZXM+PHRpdGxlPlJlY2Vu
dCBFY29zeXN0ZW0gRGlzdHVyYmFuY2UgaW4gdGhlIE5vcnRoZXJuIENhbGlmb3JuaWEgQ3VycmVu
dDwvdGl0bGU+PHNlY29uZGFyeS10aXRsZT5GaXNoZXJpZXM8L3NlY29uZGFyeS10aXRsZT48L3Rp
dGxlcz48cGVyaW9kaWNhbD48ZnVsbC10aXRsZT5GaXNoZXJpZXM8L2Z1bGwtdGl0bGU+PC9wZXJp
b2RpY2FsPjxwYWdlcz40NjUtNDc0PC9wYWdlcz48dm9sdW1lPjQ0PC92b2x1bWU+PG51bWJlcj4x
MDwvbnVtYmVyPjxkYXRlcz48eWVhcj4yMDE5PC95ZWFyPjwvZGF0ZXM+PGlzYm4+MDM2My0yNDE1
PC9pc2JuPjx1cmxzPjxyZWxhdGVkLXVybHM+PHVybD5odHRwczovL2Fmc3B1YnMub25saW5lbGli
cmFyeS53aWxleS5jb20vZG9pL2Ficy8xMC4xMDAyL2ZzaC4xMDI3MzwvdXJsPjwvcmVsYXRlZC11
cmxzPjwvdXJscz48ZWxlY3Ryb25pYy1yZXNvdXJjZS1udW0+aHR0cHM6Ly9kb2kub3JnLzEwLjEw
MDIvZnNoLjEwMjczPC9lbGVjdHJvbmljLXJlc291cmNlLW51bT48L3JlY29yZD48L0NpdGU+PENp
dGU+PEF1dGhvcj5TYW5mb3JkPC9BdXRob3I+PFllYXI+MjAxOTwvWWVhcj48UmVjTnVtPjg2NzU8
L1JlY051bT48cmVjb3JkPjxyZWMtbnVtYmVyPjg2NzU8L3JlYy1udW1iZXI+PGZvcmVpZ24ta2V5
cz48a2V5IGFwcD0iRU4iIGRiLWlkPSJwcnhyenp2ZHkweDJzNGVlMDBxcHhwdGFkc3N3YTAycnd4
MHAiIHRpbWVzdGFtcD0iMCI+ODY3NTwva2V5PjwvZm9yZWlnbi1rZXlzPjxyZWYtdHlwZSBuYW1l
PSJKb3VybmFsIEFydGljbGUiPjE3PC9yZWYtdHlwZT48Y29udHJpYnV0b3JzPjxhdXRob3JzPjxh
dXRob3I+U2FuZm9yZCwgRXJpYzwvYXV0aG9yPjxhdXRob3I+U29uZXMsIEphY3F1ZWxpbmUgTC48
L2F1dGhvcj48YXV0aG9yPkdhcmPDrWEtUmV5ZXMsIE1hcmlzb2w8L2F1dGhvcj48YXV0aG9yPkdv
ZGRhcmQsIEplZmZyZXkgSC4gUi48L2F1dGhvcj48YXV0aG9yPkxhcmdpZXIsIEpvaG4gTC48L2F1
dGhvcj48L2F1dGhvcnM+PC9jb250cmlidXRvcnM+PHRpdGxlcz48dGl0bGU+V2lkZXNwcmVhZCBz
aGlmdHMgaW4gdGhlIGNvYXN0YWwgYmlvdGEgb2Ygbm9ydGhlcm4gQ2FsaWZvcm5pYSBkdXJpbmcg
dGhlIDIwMTTigJMyMDE2IG1hcmluZSBoZWF0d2F2ZXM8L3RpdGxlPjxzZWNvbmRhcnktdGl0bGU+
U2NpZW50aWZpYyBSZXBvcnRzPC9zZWNvbmRhcnktdGl0bGU+PC90aXRsZXM+PHBhZ2VzPjQyMTY8
L3BhZ2VzPjx2b2x1bWU+OTwvdm9sdW1lPjxudW1iZXI+MTwvbnVtYmVyPjxkYXRlcz48eWVhcj4y
MDE5PC95ZWFyPjxwdWItZGF0ZXM+PGRhdGU+MjAxOS8wMy8xMjwvZGF0ZT48L3B1Yi1kYXRlcz48
L2RhdGVzPjxpc2JuPjIwNDUtMjMyMjwvaXNibj48dXJscz48cmVsYXRlZC11cmxzPjx1cmw+aHR0
cHM6Ly9kb2kub3JnLzEwLjEwMzgvczQxNTk4LTAxOS00MDc4NC0zPC91cmw+PC9yZWxhdGVkLXVy
bHM+PC91cmxzPjxlbGVjdHJvbmljLXJlc291cmNlLW51bT4xMC4xMDM4L3M0MTU5OC0wMTktNDA3
ODQtMzwvZWxlY3Ryb25pYy1yZXNvdXJjZS1udW0+PC9yZWNvcmQ+PC9DaXRlPjxDaXRlPjxBdXRo
b3I+TG9uaGFydDwvQXV0aG9yPjxZZWFyPjIwMTk8L1llYXI+PFJlY051bT45MTEwPC9SZWNOdW0+
PHJlY29yZD48cmVjLW51bWJlcj45MTEwPC9yZWMtbnVtYmVyPjxmb3JlaWduLWtleXM+PGtleSBh
cHA9IkVOIiBkYi1pZD0icHJ4cnp6dmR5MHgyczRlZTAwcXB4cHRhZHNzd2EwMnJ3eDBwIiB0aW1l
c3RhbXA9IjE2NDc4OTY4NDQiPjkxMTA8L2tleT48L2ZvcmVpZ24ta2V5cz48cmVmLXR5cGUgbmFt
ZT0iSm91cm5hbCBBcnRpY2xlIj4xNzwvcmVmLXR5cGU+PGNvbnRyaWJ1dG9ycz48YXV0aG9ycz48
YXV0aG9yPkxvbmhhcnQsIFN0ZXZlIEkuPC9hdXRob3I+PGF1dGhvcj5KZXBwZXNlbiwgUmlra2U8
L2F1dGhvcj48YXV0aG9yPkJlYXMtTHVuYSwgUm9kcmlnbzwvYXV0aG9yPjxhdXRob3I+Q3Jvb2tz
LCBKZWZmcmV5IEEuPC9hdXRob3I+PGF1dGhvcj5Mb3JkYSwgSnVsaW88L2F1dGhvcj48L2F1dGhv
cnM+PC9jb250cmlidXRvcnM+PHRpdGxlcz48dGl0bGU+U2hpZnRzIGluIHRoZSBkaXN0cmlidXRp
b24gYW5kIGFidW5kYW5jZSBvZiBjb2FzdGFsIG1hcmluZSBzcGVjaWVzIGFsb25nIHRoZSBlYXN0
ZXJuIFBhY2lmaWMgT2NlYW4gZHVyaW5nIG1hcmluZSBoZWF0d2F2ZXMgZnJvbSAyMDEzIHRvIDIw
MTg8L3RpdGxlPjxzZWNvbmRhcnktdGl0bGU+TWFyaW5lIEJpb2RpdmVyc2l0eSBSZWNvcmRzPC9z
ZWNvbmRhcnktdGl0bGU+PC90aXRsZXM+PHBlcmlvZGljYWw+PGZ1bGwtdGl0bGU+TWFyaW5lIEJp
b2RpdmVyc2l0eSBSZWNvcmRzPC9mdWxsLXRpdGxlPjwvcGVyaW9kaWNhbD48cGFnZXM+MTM8L3Bh
Z2VzPjx2b2x1bWU+MTI8L3ZvbHVtZT48bnVtYmVyPjE8L251bWJlcj48ZGF0ZXM+PHllYXI+MjAx
OTwveWVhcj48cHViLWRhdGVzPjxkYXRlPjIwMTkvMDcvMTg8L2RhdGU+PC9wdWItZGF0ZXM+PC9k
YXRlcz48aXNibj4xNzU1LTI2NzI8L2lzYm4+PHVybHM+PHJlbGF0ZWQtdXJscz48dXJsPmh0dHBz
Oi8vZG9pLm9yZy8xMC4xMTg2L3M0MTIwMC0wMTktMDE3MS04PC91cmw+PC9yZWxhdGVkLXVybHM+
PC91cmxzPjxlbGVjdHJvbmljLXJlc291cmNlLW51bT4xMC4xMTg2L3M0MTIwMC0wMTktMDE3MS04
PC9lbGVjdHJvbmljLXJlc291cmNlLW51bT48L3JlY29yZD48L0NpdGU+PC9FbmROb3RlPgB=
</w:fldData>
        </w:fldChar>
      </w:r>
      <w:r w:rsidR="000D0F83">
        <w:instrText xml:space="preserve"> ADDIN EN.CITE.DATA </w:instrText>
      </w:r>
      <w:r w:rsidR="000D0F83">
        <w:fldChar w:fldCharType="end"/>
      </w:r>
      <w:r w:rsidR="00735927">
        <w:fldChar w:fldCharType="separate"/>
      </w:r>
      <w:r w:rsidR="000D0F83">
        <w:rPr>
          <w:noProof/>
        </w:rPr>
        <w:t>(Cavole et al. 2016, Lonhart et al. 2019, Morgan et al. 2019, Sanford et al. 2019, Cheung &amp;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0804ECB3" w:rsidR="00471A3D" w:rsidRDefault="00EF0B3C">
      <w:r>
        <w:t xml:space="preserve">Additionally, beginning in </w:t>
      </w:r>
      <w:r w:rsidR="006D4D83">
        <w:t xml:space="preserve">late </w:t>
      </w:r>
      <w:r>
        <w:t xml:space="preserve">2013, sea star wasting </w:t>
      </w:r>
      <w:r w:rsidR="006D4C32">
        <w:t xml:space="preserve">syndrome </w:t>
      </w:r>
      <w:r>
        <w:t>(</w:t>
      </w:r>
      <w:r w:rsidR="006D4C32">
        <w:t xml:space="preserve">SSWS, </w:t>
      </w:r>
      <w:proofErr w:type="spellStart"/>
      <w:r w:rsidR="006D4C32">
        <w:t>a.k.a</w:t>
      </w:r>
      <w:proofErr w:type="spellEnd"/>
      <w:r w:rsidR="006D4C32">
        <w:t xml:space="preserve">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proofErr w:type="spellStart"/>
      <w:r>
        <w:rPr>
          <w:i/>
        </w:rPr>
        <w:t>Pycnopodia</w:t>
      </w:r>
      <w:proofErr w:type="spellEnd"/>
      <w:r>
        <w:rPr>
          <w:i/>
        </w:rPr>
        <w:t xml:space="preserve"> </w:t>
      </w:r>
      <w:proofErr w:type="spellStart"/>
      <w:r>
        <w:rPr>
          <w:i/>
        </w:rPr>
        <w:t>helianthoides</w:t>
      </w:r>
      <w:proofErr w:type="spellEnd"/>
      <w:r w:rsidR="000C6787" w:rsidRPr="000C6787">
        <w:t xml:space="preserve"> (hereafter </w:t>
      </w:r>
      <w:proofErr w:type="spellStart"/>
      <w:r w:rsidR="000C6787" w:rsidRPr="000C6787">
        <w:rPr>
          <w:i/>
        </w:rPr>
        <w:t>Pycnopodia</w:t>
      </w:r>
      <w:proofErr w:type="spellEnd"/>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0D0F83">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rsidRPr="000C02D6">
        <w:t xml:space="preserve">. As </w:t>
      </w:r>
      <w:r w:rsidR="00151934" w:rsidRPr="000C02D6">
        <w:t>som</w:t>
      </w:r>
      <w:r w:rsidR="00151934">
        <w:t xml:space="preserve">e </w:t>
      </w:r>
      <w:r>
        <w:t xml:space="preserve">of the hardest hit sea stars (e.g., </w:t>
      </w:r>
      <w:proofErr w:type="spellStart"/>
      <w:r w:rsidR="000C6787">
        <w:rPr>
          <w:i/>
        </w:rPr>
        <w:t>Pycnopodia</w:t>
      </w:r>
      <w:proofErr w:type="spellEnd"/>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735927">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mh0dHBzOi8vZG9pLm9yZy8xMC4xODkwLzA3LTIxMzYuMTwvZWxlY3Ryb25pYy1yZXNv
dXJjZS1udW0+PC9yZWNvcmQ+PC9DaXRlPjxDaXRlPjxBdXRob3I+RWJlcnQ8L0F1dGhvcj48WWVh
cj4yMDEwPC9ZZWFyPjxSZWNOdW0+OTEwOTwvUmVjTnVtPjxyZWNvcmQ+PHJlYy1udW1iZXI+OTEw
OTwvcmVjLW51bWJlcj48Zm9yZWlnbi1rZXlzPjxrZXkgYXBwPSJFTiIgZGItaWQ9InByeHJ6enZk
eTB4MnM0ZWUwMHFweHB0YWRzc3dhMDJyd3gwcCIgdGltZXN0YW1wPSIxNjQ3ODk0MDcwIj45MTA5
PC9rZXk+PC9mb3JlaWduLWtleXM+PHJlZi10eXBlIG5hbWU9IkpvdXJuYWwgQXJ0aWNsZSI+MTc8
L3JlZi10eXBlPjxjb250cmlidXRvcnM+PGF1dGhvcnM+PGF1dGhvcj5FYmVydCwgVC4gQS48L2F1
dGhvcj48L2F1dGhvcnM+PC9jb250cmlidXRvcnM+PHRpdGxlcz48dGl0bGU+PHN0eWxlIGZhY2U9
Im5vcm1hbCIgZm9udD0iZGVmYXVsdCIgc2l6ZT0iMTAwJSI+RGVtb2dyYXBoaWMgcGF0dGVybnMg
b2YgdGhlIHB1cnBsZSBzZWEgdXJjaGluIDwvc3R5bGU+PHN0eWxlIGZhY2U9Iml0YWxpYyIgZm9u
dD0iZGVmYXVsdCIgc2l6ZT0iMTAwJSI+U3Ryb25neWxvY2VudHJvdHVzIHB1cnB1cmF0dXM8L3N0
eWxlPjxzdHlsZSBmYWNlPSJub3JtYWwiIGZvbnQ9ImRlZmF1bHQiIHNpemU9IjEwMCUiPiBhbG9u
ZyBhIGxhdGl0dWRpbmFsIGdyYWRpZW50LCAxOTg14oCTMTk4Nzwvc3R5bGU+PC90aXRsZT48c2Vj
b25kYXJ5LXRpdGxlPk1hcmluZSBFY29sb2d5IFByb2dyZXNzIFNlcmllczwvc2Vjb25kYXJ5LXRp
dGxlPjwvdGl0bGVzPjxwZXJpb2RpY2FsPjxmdWxsLXRpdGxlPk1hcmluZSBFY29sb2d5IFByb2dy
ZXNzIFNlcmllczwvZnVsbC10aXRsZT48YWJici0xPk1hciBFY29sIFByb2cgU2VyPC9hYmJyLTE+
PC9wZXJpb2RpY2FsPjxwYWdlcz4xMDUtMTIwPC9wYWdlcz48dm9sdW1lPjQwNjwvdm9sdW1lPjxk
YXRlcz48eWVhcj4yMDEwPC95ZWFyPjwvZGF0ZXM+PHVybHM+PHJlbGF0ZWQtdXJscz48dXJsPmh0
dHBzOi8vd3d3LmludC1yZXMuY29tL2Fic3RyYWN0cy9tZXBzL3Y0MDYvcDEwNS0xMjAvPC91cmw+
PC9yZWxhdGVkLXVybHM+PC91cmxzPjwvcmVjb3JkPjwvQ2l0ZT48L0VuZE5vdGU+AG==
</w:fldData>
        </w:fldChar>
      </w:r>
      <w:r w:rsidR="000D0F83">
        <w:instrText xml:space="preserve"> ADDIN EN.CITE </w:instrText>
      </w:r>
      <w:r w:rsidR="000D0F83">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mh0dHBzOi8vZG9pLm9yZy8xMC4xODkwLzA3LTIxMzYuMTwvZWxlY3Ryb25pYy1yZXNv
dXJjZS1udW0+PC9yZWNvcmQ+PC9DaXRlPjxDaXRlPjxBdXRob3I+RWJlcnQ8L0F1dGhvcj48WWVh
cj4yMDEwPC9ZZWFyPjxSZWNOdW0+OTEwOTwvUmVjTnVtPjxyZWNvcmQ+PHJlYy1udW1iZXI+OTEw
OTwvcmVjLW51bWJlcj48Zm9yZWlnbi1rZXlzPjxrZXkgYXBwPSJFTiIgZGItaWQ9InByeHJ6enZk
eTB4MnM0ZWUwMHFweHB0YWRzc3dhMDJyd3gwcCIgdGltZXN0YW1wPSIxNjQ3ODk0MDcwIj45MTA5
PC9rZXk+PC9mb3JlaWduLWtleXM+PHJlZi10eXBlIG5hbWU9IkpvdXJuYWwgQXJ0aWNsZSI+MTc8
L3JlZi10eXBlPjxjb250cmlidXRvcnM+PGF1dGhvcnM+PGF1dGhvcj5FYmVydCwgVC4gQS48L2F1
dGhvcj48L2F1dGhvcnM+PC9jb250cmlidXRvcnM+PHRpdGxlcz48dGl0bGU+PHN0eWxlIGZhY2U9
Im5vcm1hbCIgZm9udD0iZGVmYXVsdCIgc2l6ZT0iMTAwJSI+RGVtb2dyYXBoaWMgcGF0dGVybnMg
b2YgdGhlIHB1cnBsZSBzZWEgdXJjaGluIDwvc3R5bGU+PHN0eWxlIGZhY2U9Iml0YWxpYyIgZm9u
dD0iZGVmYXVsdCIgc2l6ZT0iMTAwJSI+U3Ryb25neWxvY2VudHJvdHVzIHB1cnB1cmF0dXM8L3N0
eWxlPjxzdHlsZSBmYWNlPSJub3JtYWwiIGZvbnQ9ImRlZmF1bHQiIHNpemU9IjEwMCUiPiBhbG9u
ZyBhIGxhdGl0dWRpbmFsIGdyYWRpZW50LCAxOTg14oCTMTk4Nzwvc3R5bGU+PC90aXRsZT48c2Vj
b25kYXJ5LXRpdGxlPk1hcmluZSBFY29sb2d5IFByb2dyZXNzIFNlcmllczwvc2Vjb25kYXJ5LXRp
dGxlPjwvdGl0bGVzPjxwZXJpb2RpY2FsPjxmdWxsLXRpdGxlPk1hcmluZSBFY29sb2d5IFByb2dy
ZXNzIFNlcmllczwvZnVsbC10aXRsZT48YWJici0xPk1hciBFY29sIFByb2cgU2VyPC9hYmJyLTE+
PC9wZXJpb2RpY2FsPjxwYWdlcz4xMDUtMTIwPC9wYWdlcz48dm9sdW1lPjQwNjwvdm9sdW1lPjxk
YXRlcz48eWVhcj4yMDEwPC95ZWFyPjwvZGF0ZXM+PHVybHM+PHJlbGF0ZWQtdXJscz48dXJsPmh0
dHBzOi8vd3d3LmludC1yZXMuY29tL2Fic3RyYWN0cy9tZXBzL3Y0MDYvcDEwNS0xMjAvPC91cmw+
PC9yZWxhdGVkLXVybHM+PC91cmxzPjwvcmVjb3JkPjwvQ2l0ZT48L0VuZE5vdGU+AG==
</w:fldData>
        </w:fldChar>
      </w:r>
      <w:r w:rsidR="000D0F83">
        <w:instrText xml:space="preserve"> ADDIN EN.CITE.DATA </w:instrText>
      </w:r>
      <w:r w:rsidR="000D0F83">
        <w:fldChar w:fldCharType="end"/>
      </w:r>
      <w:r w:rsidR="00735927">
        <w:fldChar w:fldCharType="separate"/>
      </w:r>
      <w:r w:rsidR="000D0F83">
        <w:rPr>
          <w:noProof/>
        </w:rPr>
        <w:t>(Pearse &amp; Hines 1987, Uthicke et al. 2009, Ebert 2010)</w:t>
      </w:r>
      <w:r w:rsidR="00735927">
        <w:fldChar w:fldCharType="end"/>
      </w:r>
      <w:r>
        <w:t xml:space="preserve">, and the dramatic increase </w:t>
      </w:r>
      <w:r w:rsidR="00034ABC">
        <w:t>of</w:t>
      </w:r>
      <w:r>
        <w:t xml:space="preserve"> purple urchin populations in the early 2010s, which </w:t>
      </w:r>
      <w:r w:rsidR="00034ABC">
        <w:t>wa</w:t>
      </w:r>
      <w:r>
        <w:t xml:space="preserve">s temporally and spatially </w:t>
      </w:r>
      <w:proofErr w:type="spellStart"/>
      <w:r>
        <w:t>disjunct</w:t>
      </w:r>
      <w:proofErr w:type="spellEnd"/>
      <w:r>
        <w:t xml:space="preserve">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w:t>
      </w:r>
      <w:r w:rsidR="000C6787">
        <w:rPr>
          <w:noProof/>
        </w:rPr>
        <w:lastRenderedPageBreak/>
        <w:t xml:space="preserve">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2951DBC5"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NY1Bo
ZXJzb248L0F1dGhvcj48WWVhcj4yMDIxPC9ZZWFyPjxSZWNOdW0+OTA3NzwvUmVjTnVtPjxyZWNv
cmQ+PHJlYy1udW1iZXI+OTA3NzwvcmVjLW51bWJlcj48Zm9yZWlnbi1rZXlzPjxrZXkgYXBwPSJF
TiIgZGItaWQ9InByeHJ6enZkeTB4MnM0ZWUwMHFweHB0YWRzc3dhMDJyd3gwcCIgdGltZXN0YW1w
PSIxNjQ3MzU5ODAwIj45MDc3PC9rZXk+PC9mb3JlaWduLWtleXM+PHJlZi10eXBlIG5hbWU9Ikpv
dXJuYWwgQXJ0aWNsZSI+MTc8L3JlZi10eXBlPjxjb250cmlidXRvcnM+PGF1dGhvcnM+PGF1dGhv
cj5NY1BoZXJzb24sIE1lcmVkaXRoIEwuPC9hdXRob3I+PGF1dGhvcj5GaW5nZXIsIERlbm5pcyBK
LiBJLjwvYXV0aG9yPjxhdXRob3I+SG91c2tlZXBlciwgSGVucnkgRi48L2F1dGhvcj48YXV0aG9y
PkJlbGwsIFRvbSBXLjwvYXV0aG9yPjxhdXRob3I+Q2FyciwgTWFyayBILjwvYXV0aG9yPjxhdXRo
b3I+Um9nZXJzLUJlbm5ldHQsIExhdXJhPC9hdXRob3I+PGF1dGhvcj5LdWRlbGEsIFJhcGhhZWwg
TS48L2F1dGhvcj48L2F1dGhvcnM+PC9jb250cmlidXRvcnM+PHRpdGxlcz48dGl0bGU+TGFyZ2Ut
c2NhbGUgc2hpZnQgaW4gdGhlIHN0cnVjdHVyZSBvZiBhIGtlbHAgZm9yZXN0IGVjb3N5c3RlbSBj
by1vY2N1cnMgd2l0aCBhbiBlcGl6b290aWMgYW5kIG1hcmluZSBoZWF0d2F2ZTwvdGl0bGU+PHNl
Y29uZGFyeS10aXRsZT5Db21tdW5pY2F0aW9ucyBCaW9sb2d5PC9zZWNvbmRhcnktdGl0bGU+PC90
aXRsZXM+PHBlcmlvZGljYWw+PGZ1bGwtdGl0bGU+Q29tbXVuaWNhdGlvbnMgQmlvbG9neTwvZnVs
bC10aXRsZT48L3BlcmlvZGljYWw+PHBhZ2VzPjI5ODwvcGFnZXM+PHZvbHVtZT40PC92b2x1bWU+
PG51bWJlcj4xPC9udW1iZXI+PGRhdGVzPjx5ZWFyPjIwMjE8L3llYXI+PHB1Yi1kYXRlcz48ZGF0
ZT4yMDIxLzAzLzA1PC9kYXRlPjwvcHViLWRhdGVzPjwvZGF0ZXM+PGlzYm4+MjM5OS0zNjQyPC9p
c2JuPjx1cmxzPjxyZWxhdGVkLXVybHM+PHVybD5odHRwczovL2RvaS5vcmcvMTAuMTAzOC9zNDIw
MDMtMDIxLTAxODI3LTY8L3VybD48L3JlbGF0ZWQtdXJscz48L3VybHM+PGVsZWN0cm9uaWMtcmVz
b3VyY2UtbnVtPjEwLjEwMzgvczQyMDAzLTAyMS0wMTgyNy02PC9lbGVjdHJvbmljLXJlc291cmNl
LW51bT48L3JlY29yZD48L0NpdGU+PC9FbmROb3RlPgB=
</w:fldData>
        </w:fldChar>
      </w:r>
      <w:r w:rsidR="000D0F83">
        <w:instrText xml:space="preserve"> ADDIN EN.CITE </w:instrText>
      </w:r>
      <w:r w:rsidR="000D0F83">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NY1Bo
ZXJzb248L0F1dGhvcj48WWVhcj4yMDIxPC9ZZWFyPjxSZWNOdW0+OTA3NzwvUmVjTnVtPjxyZWNv
cmQ+PHJlYy1udW1iZXI+OTA3NzwvcmVjLW51bWJlcj48Zm9yZWlnbi1rZXlzPjxrZXkgYXBwPSJF
TiIgZGItaWQ9InByeHJ6enZkeTB4MnM0ZWUwMHFweHB0YWRzc3dhMDJyd3gwcCIgdGltZXN0YW1w
PSIxNjQ3MzU5ODAwIj45MDc3PC9rZXk+PC9mb3JlaWduLWtleXM+PHJlZi10eXBlIG5hbWU9Ikpv
dXJuYWwgQXJ0aWNsZSI+MTc8L3JlZi10eXBlPjxjb250cmlidXRvcnM+PGF1dGhvcnM+PGF1dGhv
cj5NY1BoZXJzb24sIE1lcmVkaXRoIEwuPC9hdXRob3I+PGF1dGhvcj5GaW5nZXIsIERlbm5pcyBK
LiBJLjwvYXV0aG9yPjxhdXRob3I+SG91c2tlZXBlciwgSGVucnkgRi48L2F1dGhvcj48YXV0aG9y
PkJlbGwsIFRvbSBXLjwvYXV0aG9yPjxhdXRob3I+Q2FyciwgTWFyayBILjwvYXV0aG9yPjxhdXRo
b3I+Um9nZXJzLUJlbm5ldHQsIExhdXJhPC9hdXRob3I+PGF1dGhvcj5LdWRlbGEsIFJhcGhhZWwg
TS48L2F1dGhvcj48L2F1dGhvcnM+PC9jb250cmlidXRvcnM+PHRpdGxlcz48dGl0bGU+TGFyZ2Ut
c2NhbGUgc2hpZnQgaW4gdGhlIHN0cnVjdHVyZSBvZiBhIGtlbHAgZm9yZXN0IGVjb3N5c3RlbSBj
by1vY2N1cnMgd2l0aCBhbiBlcGl6b290aWMgYW5kIG1hcmluZSBoZWF0d2F2ZTwvdGl0bGU+PHNl
Y29uZGFyeS10aXRsZT5Db21tdW5pY2F0aW9ucyBCaW9sb2d5PC9zZWNvbmRhcnktdGl0bGU+PC90
aXRsZXM+PHBlcmlvZGljYWw+PGZ1bGwtdGl0bGU+Q29tbXVuaWNhdGlvbnMgQmlvbG9neTwvZnVs
bC10aXRsZT48L3BlcmlvZGljYWw+PHBhZ2VzPjI5ODwvcGFnZXM+PHZvbHVtZT40PC92b2x1bWU+
PG51bWJlcj4xPC9udW1iZXI+PGRhdGVzPjx5ZWFyPjIwMjE8L3llYXI+PHB1Yi1kYXRlcz48ZGF0
ZT4yMDIxLzAzLzA1PC9kYXRlPjwvcHViLWRhdGVzPjwvZGF0ZXM+PGlzYm4+MjM5OS0zNjQyPC9p
c2JuPjx1cmxzPjxyZWxhdGVkLXVybHM+PHVybD5odHRwczovL2RvaS5vcmcvMTAuMTAzOC9zNDIw
MDMtMDIxLTAxODI3LTY8L3VybD48L3JlbGF0ZWQtdXJscz48L3VybHM+PGVsZWN0cm9uaWMtcmVz
b3VyY2UtbnVtPjEwLjEwMzgvczQyMDAzLTAyMS0wMTgyNy02PC9lbGVjdHJvbmljLXJlc291cmNl
LW51bT48L3JlY29yZD48L0NpdGU+PC9FbmROb3RlPgB=
</w:fldData>
        </w:fldChar>
      </w:r>
      <w:r w:rsidR="000D0F83">
        <w:instrText xml:space="preserve"> ADDIN EN.CITE.DATA </w:instrText>
      </w:r>
      <w:r w:rsidR="000D0F83">
        <w:fldChar w:fldCharType="end"/>
      </w:r>
      <w:r w:rsidR="00735927">
        <w:fldChar w:fldCharType="separate"/>
      </w:r>
      <w:r w:rsidR="000D0F83">
        <w:rPr>
          <w:noProof/>
        </w:rPr>
        <w:t>(Rogers-Bennett &amp;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xDaXRlPjxBdXRob3I+Q2F2YW5hdWdoPC9BdXRob3I+PFllYXI+MjAxOTwvWWVhcj48
UmVjTnVtPjg1MjI8L1JlY051bT48cmVjb3JkPjxyZWMtbnVtYmVyPjg1MjI8L3JlYy1udW1iZXI+
PGZvcmVpZ24ta2V5cz48a2V5IGFwcD0iRU4iIGRiLWlkPSJwcnhyenp2ZHkweDJzNGVlMDBxcHhw
dGFkc3N3YTAycnd4MHAiIHRpbWVzdGFtcD0iMCI+ODUyMjwva2V5PjwvZm9yZWlnbi1rZXlzPjxy
ZWYtdHlwZSBuYW1lPSJKb3VybmFsIEFydGljbGUiPjE3PC9yZWYtdHlwZT48Y29udHJpYnV0b3Jz
PjxhdXRob3JzPjxhdXRob3I+Q2F2YW5hdWdoLCBLLiBDLjwvYXV0aG9yPjxhdXRob3I+UmVlZCwg
RC4gQy48L2F1dGhvcj48YXV0aG9yPkJlbGwsIFQuIFcuPC9hdXRob3I+PGF1dGhvcj5DYXN0b3Jh
bmksIE0uIE4uPC9hdXRob3I+PGF1dGhvcj5CZWFzLUx1bmEsIFIuPC9hdXRob3I+PC9hdXRob3Jz
PjwvY29udHJpYnV0b3JzPjxhdXRoLWFkZHJlc3M+VW5pdiBDYWxpZiBMb3MgQW5nZWxlcywgRGVw
dCBHZW9nLCBMb3MgQW5nZWxlcywgQ0EgOTAwMjQgVVNBJiN4RDtVbml2IENhbGlmIFNhbnRhIEJh
cmJhcmEsIEluc3QgTWFyaW5lIFNjaSwgU2FudGEgQmFyYmFyYSwgQ0EgOTMxMDYgVVNBJiN4RDtV
bml2IENhbGlmIFNhbnRhIEJhcmJhcmEsIEVhcnRoIFJlcyBJbnN0LCBTYW50YSBCYXJiYXJhLCBD
QSA5MzEwNiBVU0EmI3hEO1VuaXYgVmlyZ2luaWEsIERlcHQgRW52aXJvbm0gU2NpLCBDbGFyayBI
YWxsLCBDaGFybG90dGVzdmlsbGUsIFZBIDIyOTAzIFVTQSYjeEQ7VW5pdiBBdXRvbm9tYSBCYWph
IENhbGlmb3JuaWEsIEZhYyBDaWVuY2lhcyBNYXJpbmFzLCBFbnNlbmFkYSwgQmFqYSBDYWxpZm9y
bmlhLCBNZXhpY288L2F1dGgtYWRkcmVzcz48dGl0bGVzPjx0aXRsZT5TcGF0aWFsIFZhcmlhYmls
aXR5IGluIHRoZSBSZXNpc3RhbmNlIGFuZCBSZXNpbGllbmNlIG9mIEdpYW50IEtlbHAgaW4gU291
dGhlcm4gYW5kIEJhamEgQ2FsaWZvcm5pYSB0byBhIE11bHRpeWVhciBIZWF0d2F2ZTwvdGl0bGU+
PHNlY29uZGFyeS10aXRsZT5Gcm9udGllcnMgaW4gTWFyaW5lIFNjaWVuY2U8L3NlY29uZGFyeS10
aXRsZT48YWx0LXRpdGxlPkZyb250IE1hciBTY2k8L2FsdC10aXRsZT48L3RpdGxlcz48cGVyaW9k
aWNhbD48ZnVsbC10aXRsZT5Gcm9udGllcnMgaW4gTWFyaW5lIFNjaWVuY2U8L2Z1bGwtdGl0bGU+
PGFiYnItMT5Gcm9udCBNYXIgU2NpPC9hYmJyLTE+PC9wZXJpb2RpY2FsPjxhbHQtcGVyaW9kaWNh
bD48ZnVsbC10aXRsZT5Gcm9udGllcnMgaW4gTWFyaW5lIFNjaWVuY2U8L2Z1bGwtdGl0bGU+PGFi
YnItMT5Gcm9udCBNYXIgU2NpPC9hYmJyLTE+PC9hbHQtcGVyaW9kaWNhbD48dm9sdW1lPjY8L3Zv
bHVtZT48ZGF0ZXM+PHllYXI+MjAxOTwveWVhcj48cHViLWRhdGVzPjxkYXRlPkp1bCAyMzwvZGF0
ZT48L3B1Yi1kYXRlcz48L2RhdGVzPjxhY2Nlc3Npb24tbnVtPldPUzowMDA0NzY5NDA1MDAwMDE8
L2FjY2Vzc2lvbi1udW0+PHVybHM+PHJlbGF0ZWQtdXJscz48dXJsPiZsdDtHbyB0byBJU0kmZ3Q7
Oi8vV09TOjAwMDQ3Njk0MDUwMDAwMTwvdXJsPjwvcmVsYXRlZC11cmxzPjwvdXJscz48ZWxlY3Ry
b25pYy1yZXNvdXJjZS1udW0+QVJUTiA0MTMmI3hEOzEwLjMzODkvZm1hcnMuMjAxOS4wMDQxMzwv
ZWxlY3Ryb25pYy1yZXNvdXJjZS1udW0+PGxhbmd1YWdlPkVuZ2xpc2g8L2xhbmd1YWdlPjwvcmVj
b3JkPjwvQ2l0ZT48Q2l0ZT48QXV0aG9yPkJlYXMtTHVuYTwvQXV0aG9yPjxZZWFyPjIwMjA8L1ll
YXI+PFJlY051bT45MDY3PC9SZWNOdW0+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Q2l0ZT48QXV0
aG9yPkhhbWlsdG9uPC9BdXRob3I+PFllYXI+MjAyMTwvWWVhcj48UmVjTnVtPjkwNzQ8L1JlY051
bT48cmVjb3JkPjxyZWMtbnVtYmVyPjkwNzQ8L3JlYy1udW1iZXI+PGZvcmVpZ24ta2V5cz48a2V5
IGFwcD0iRU4iIGRiLWlkPSJwcnhyenp2ZHkweDJzNGVlMDBxcHhwdGFkc3N3YTAycnd4MHAiIHRp
bWVzdGFtcD0iMTY0NzM1OTMxNCI+OTA3NDwva2V5PjwvZm9yZWlnbi1rZXlzPjxyZWYtdHlwZSBu
YW1lPSJKb3VybmFsIEFydGljbGUiPjE3PC9yZWYtdHlwZT48Y29udHJpYnV0b3JzPjxhdXRob3Jz
PjxhdXRob3I+SGFtaWx0b24sIFMuIEwuPC9hdXRob3I+PGF1dGhvcj5TYWNjb21hbm5vLCBWLiBS
LjwvYXV0aG9yPjxhdXRob3I+SGVhZHksIFcuIE4uPC9hdXRob3I+PGF1dGhvcj5HZWhtYW4sIEEu
IEwuPC9hdXRob3I+PGF1dGhvcj5Mb25oYXJ0LCBTLiBJLjwvYXV0aG9yPjxhdXRob3I+QmVhcy1M
dW5hLCBSLjwvYXV0aG9yPjxhdXRob3I+RnJhbmNpcywgRi4gVC48L2F1dGhvcj48YXV0aG9yPkxl
ZSwgTC48L2F1dGhvcj48YXV0aG9yPlJvZ2Vycy1CZW5uZXR0LCBMLjwvYXV0aG9yPjxhdXRob3I+
U2Fsb21vbiwgQS4gSy48L2F1dGhvcj48YXV0aG9yPkdyYXZlbSwgUy4gQS48L2F1dGhvcj48L2F1
dGhvcnM+PC9jb250cmlidXRvcnM+PHRpdGxlcz48dGl0bGU+RGlzZWFzZS1kcml2ZW4gbWFzcyBt
b3J0YWxpdHkgZXZlbnQgbGVhZHMgdG8gd2lkZXNwcmVhZCBleHRpcnBhdGlvbiBhbmQgdmFyaWFi
bGUgcmVjb3ZlcnkgcG90ZW50aWFsIG9mIGEgbWFyaW5lIHByZWRhdG9yIGFjcm9zcyB0aGUgZWFz
dGVybiBQYWNpZmljPC90aXRsZT48c2Vjb25kYXJ5LXRpdGxlPlByb2NlZWRpbmdzIG9mIHRoZSBS
b3lhbCBTb2NpZXR5IEI6IEJpb2xvZ2ljYWwgU2NpZW5jZXM8L3NlY29uZGFyeS10aXRsZT48L3Rp
dGxlcz48cGVyaW9kaWNhbD48ZnVsbC10aXRsZT5Qcm9jZWVkaW5ncyBvZiB0aGUgUm95YWwgU29j
aWV0eSBCOiBCaW9sb2dpY2FsIFNjaWVuY2VzPC9mdWxsLXRpdGxlPjwvcGVyaW9kaWNhbD48cGFn
ZXM+MjAyMTExOTU8L3BhZ2VzPjx2b2x1bWU+Mjg4PC92b2x1bWU+PG51bWJlcj4xOTU3PC9udW1i
ZXI+PGRhdGVzPjx5ZWFyPjIwMjE8L3llYXI+PC9kYXRlcz48dXJscz48cmVsYXRlZC11cmxzPjx1
cmw+aHR0cHM6Ly9yb3lhbHNvY2lldHlwdWJsaXNoaW5nLm9yZy9kb2kvYWJzLzEwLjEwOTgvcnNw
Yi4yMDIxLjExOTUgJVggVGhlIHByZXZhbGVuY2Ugb2YgZGlzZWFzZS1kcml2ZW4gbWFzcyBtb3J0
YWxpdHkgZXZlbnRzIGlzIGluY3JlYXNpbmcsIGJ1dCBvdXIgdW5kZXJzdGFuZGluZyBvZiBzcGF0
aWFsIHZhcmlhdGlvbiBpbiB0aGVpciBtYWduaXR1ZGUsIHRpbWluZyBhbmQgdHJpZ2dlcnMgYXJl
IG9mdGVuIHBvb3JseSByZXNvbHZlZC4gSGVyZSwgd2UgdXNlIGEgbm92ZWwgcmFuZ2Utd2lkZSBk
YXRhc2V0IGNvbXByaXNlZCA0OCA4MTAgc3VydmV5cyB0byBxdWFudGlmeSBob3cgc2VhIHN0YXIg
d2FzdGluZyBkaXNlYXNlIGFmZmVjdGVkIFB5Y25vcG9kaWEgaGVsaWFudGhvaWRlcywgdGhlIHN1
bmZsb3dlciBzZWEgc3RhciwgYWNyb3NzIGl0cyByYW5nZSBmcm9tIEJhamEgQ2FsaWZvcm5pYSwg
TWV4aWNvIHRvIHRoZSBBbGV1dGlhbiBJc2xhbmRzLCBVU0EuIFdlIGZvdW5kIHRoYXQgdGhlIG91
dGJyZWFrIG9jY3VycmVkIG1vcmUgcmFwaWRseSwga2lsbGVkIGEgZ3JlYXRlciBwZXJjZW50YWdl
IG9mIHRoZSBwb3B1bGF0aW9uIGFuZCBsZWZ0IGZld2VyIHN1cnZpdm9ycyBpbiB0aGUgc291dGhl
cm4gaGFsZiBvZiB0aGUgc3BlY2llcyZhcG9zO3MgcmFuZ2UuIFB5Y25vcG9kaWEgbm93IGFwcGVh
cnMgdG8gYmUgZnVuY3Rpb25hbGx5IGV4dGluY3QgKGdyZWF0ZXIgdGhhbiA5OS4yJSBkZWNsaW5l
cykgZnJvbSBCYWphIENhbGlmb3JuaWEsIE1leGljbyB0byBDYXBlIEZsYXR0ZXJ5LCBXYXNoaW5n
dG9uLCBVU0EgYW5kIGV4aGliaXRlZCBzZXZlcmUgZGVjbGluZXMgKGdyZWF0ZXIgdGhhbiA4Ny44
JSkgZnJvbSB0aGUgU2FsaXNoIFNlYSB0byB0aGUgR3VsZiBvZiBBbGFza2EuIFRoZSBpbXBvcnRh
bmNlIG9mIHRlbXBlcmF0dXJlIGluIHByZWRpY3RpbmcgUHljbm9wb2RpYSBkaXN0cmlidXRpb24g
cm9zZSBtb3JlIHRoYW4gZm91cmZvbGQgYWZ0ZXIgdGhlIG91dGJyZWFrLCBzdWdnZXN0aW5nIGxh
dGl0dWRpbmFsIHZhcmlhdGlvbiBpbiBvdXRicmVhayBzZXZlcml0eSBtYXkgc3RlbSBmcm9tIGFu
IGludGVyYWN0aW9uIGJldHdlZW4gZGlzZWFzZSBzZXZlcml0eSBhbmQgd2FybWVyIHdhdGVycy4g
V2UgZm91bmQgbm8gZXZpZGVuY2Ugb2YgcG9wdWxhdGlvbiByZWNvdmVyeSBpbiB0aGUgeWVhcnMg
c2luY2UgdGhlIG91dGJyZWFrLiBOYXR1cmFsIHJlY292ZXJ5IGluIHRoZSBzb3V0aGVybiBoYWxm
IG9mIHRoZSByYW5nZSBpcyB1bmxpa2VseSBvdmVyIHRoZSBzaG9ydCB0ZXJtLiBUaHVzLCBhc3Np
c3RlZCByZWNvdmVyeSB3aWxsIHByb2JhYmx5IGJlIHJlcXVpcmVkIHRvIHJlc3RvcmUgdGhlIGZ1
bmN0aW9uYWwgcm9sZSBvZiB0aGlzIHByZWRhdG9yIG9uIGVjb2xvZ2ljYWxseSByZWxldmFudCB0
aW1lIHNjYWxlcy48L3VybD48L3JlbGF0ZWQtdXJscz48L3VybHM+PGVsZWN0cm9uaWMtcmVzb3Vy
Y2UtbnVtPmRvaToxMC4xMDk4L3JzcGIuMjAyMS4xMTk1PC9lbGVjdHJvbmljLXJlc291cmNlLW51
bT48L3JlY29yZD48L0NpdGU+PENpdGU+PEF1dGhvcj5TbWl0aDwvQXV0aG9yPjxZZWFyPjIwMjE8
L1llYXI+PFJlY051bT44MzQwPC9SZWNOdW0+PHJlY29yZD48cmVjLW51bWJlcj44MzQwPC9yZWMt
bnVtYmVyPjxmb3JlaWduLWtleXM+PGtleSBhcHA9IkVOIiBkYi1pZD0icHJ4cnp6dmR5MHgyczRl
ZTAwcXB4cHRhZHNzd2EwMnJ3eDBwIiB0aW1lc3RhbXA9IjAiPjgzNDA8L2tleT48L2ZvcmVpZ24t
a2V5cz48cmVmLXR5cGUgbmFtZT0iSm91cm5hbCBBcnRpY2xlIj4xNzwvcmVmLXR5cGU+PGNvbnRy
aWJ1dG9ycz48YXV0aG9ycz48YXV0aG9yPlNtaXRoLCBKLiBHLjwvYXV0aG9yPjxhdXRob3I+VG9t
b2xlb25pLCBKLjwvYXV0aG9yPjxhdXRob3I+U3RhZWRsZXIsIE0uPC9hdXRob3I+PGF1dGhvcj5M
eW9uLCBTLjwvYXV0aG9yPjxhdXRob3I+RnVqaWksIEouPC9hdXRob3I+PGF1dGhvcj5UaW5rZXIs
IE0uIFQuPC9hdXRob3I+PC9hdXRob3JzPjwvY29udHJpYnV0b3JzPjxhdXRoLWFkZHJlc3M+RGVw
YXJ0bWVudCBvZiBFY29sb2d5IGFuZCBFdm9sdXRpb25hcnkgQmlvbG9neSwgVW5pdmVyc2l0eSBv
ZiBDYWxpZm9ybmlhLCBTYW50YSBDcnV6LCBDQSA5NTA2MDsgSm9nU21pdGhAdWNzYy5lZHUuJiN4
RDtTYW50YSBDcnV6IEZpZWxkIFN0YXRpb24sIFdlc3Rlcm4gRWNvbG9naWNhbCBSZXNlYXJjaCBD
ZW50ZXIsIFVTIEdlb2xvZ2ljYWwgU3VydmV5LCBTYW50YSBDcnV6LCBDQSA5NTA2MC4mI3hEO0Rl
cGFydG1lbnQgb2YgQ29uc2VydmF0aW9uIFJlc2VhcmNoLCBNb250ZXJleSBCYXkgQXF1YXJpdW0s
IE1vbnRlcmV5LCBDQSA5Mzk0MC4mI3hEO0RlcGFydG1lbnQgb2YgRWNvbG9neSBhbmQgRXZvbHV0
aW9uYXJ5IEJpb2xvZ3ksIFVuaXZlcnNpdHkgb2YgQ2FsaWZvcm5pYSwgU2FudGEgQ3J1eiwgQ0Eg
OTUwNjAuPC9hdXRoLWFkZHJlc3M+PHRpdGxlcz48dGl0bGU+QmVoYXZpb3JhbCByZXNwb25zZXMg
YWNyb3NzIGEgbW9zYWljIG9mIGVjb3N5c3RlbSBzdGF0ZXMgcmVzdHJ1Y3R1cmUgYSBzZWEgb3R0
ZXItdXJjaGluIHRyb3BoaWMgY2FzY2FkZTwvdGl0bGU+PHNlY29uZGFyeS10aXRsZT5Qcm9jIE5h
dGwgQWNhZCBTY2kgVSBTIEE8L3NlY29uZGFyeS10aXRsZT48L3RpdGxlcz48dm9sdW1lPjExODwv
dm9sdW1lPjxudW1iZXI+MTE8L251bWJlcj48ZWRpdGlvbj4yMDIxLzA0LzExPC9lZGl0aW9uPjxk
YXRlcz48eWVhcj4yMDIxPC95ZWFyPjxwdWItZGF0ZXM+PGRhdGU+TWFyIDE2PC9kYXRlPjwvcHVi
LWRhdGVzPjwvZGF0ZXM+PGlzYm4+MTA5MS02NDkwIChFbGVjdHJvbmljKSYjeEQ7MDAyNy04NDI0
IChMaW5raW5nKTwvaXNibj48YWNjZXNzaW9uLW51bT4zMzgzNjU2NzwvYWNjZXNzaW9uLW51bT48
dXJscz48cmVsYXRlZC11cmxzPjx1cmw+aHR0cHM6Ly93d3cubmNiaS5ubG0ubmloLmdvdi9wdWJt
ZWQvMzM4MzY1Njc8L3VybD48L3JlbGF0ZWQtdXJscz48L3VybHM+PGN1c3RvbTI+UE1DNzk4MDM2
MzwvY3VzdG9tMj48Y3VzdG9tNz5lMjAxMjQ5MzExODwvY3VzdG9tNz48ZWxlY3Ryb25pYy1yZXNv
dXJjZS1udW0+MTAuMTA3My9wbmFzLjIwMTI0OTMxMTg8L2VsZWN0cm9uaWMtcmVzb3VyY2UtbnVt
PjwvcmVjb3JkPjwvQ2l0ZT48Q2l0ZT48QXV0aG9yPlJlZWQ8L0F1dGhvcj48WWVhcj4yMDE2PC9Z
ZWFyPjxSZWNOdW0+OTA3ODwvUmVjTnVtPjxyZWNvcmQ+PHJlYy1udW1iZXI+OTA3ODwvcmVjLW51
bWJlcj48Zm9yZWlnbi1rZXlzPjxrZXkgYXBwPSJFTiIgZGItaWQ9InByeHJ6enZkeTB4MnM0ZWUw
MHFweHB0YWRzc3dhMDJyd3gwcCIgdGltZXN0YW1wPSIxNjQ3MzYwMDA4Ij45MDc4PC9rZXk+PC9m
b3JlaWduLWtleXM+PHJlZi10eXBlIG5hbWU9IkpvdXJuYWwgQXJ0aWNsZSI+MTc8L3JlZi10eXBl
Pjxjb250cmlidXRvcnM+PGF1dGhvcnM+PGF1dGhvcj5SZWVkLCBELjwvYXV0aG9yPjxhdXRob3I+
V2FzaGJ1cm4sIEwuPC9hdXRob3I+PGF1dGhvcj5SYXNzd2VpbGVyLCBBLjwvYXV0aG9yPjxhdXRo
b3I+TWlsbGVyLCBSLjwvYXV0aG9yPjxhdXRob3I+QmVsbCwgVC48L2F1dGhvcj48YXV0aG9yPkhh
cnJlciwgUy48L2F1dGhvcj48L2F1dGhvcnM+PC9jb250cmlidXRvcnM+PGF1dGgtYWRkcmVzcz5V
bml2IENhbGlmIFNhbnRhIEJhcmJhcmEsIEluc3QgTWFyaW5lIFNjaSwgU2FudGEgQmFyYmFyYSwg
Q0EgOTMxMDYgVVNBJiN4RDtVbml2IENhbGlmIFNhbnRhIEJhcmJhcmEsIERlcHQgR2VvZywgU2Fu
dGEgQmFyYmFyYSwgQ0EgOTMxMDYgVVNBJiN4RDtGbG9yaWRhIFN0YXRlIFVuaXYsIERlcHQgQmlv
bCBTY2ksIFRhbGxhaGFzc2VlLCBGTCAzMjMwNCBVU0EmI3hEO1VuaXYgQ2FsaWYgU2FudGEgQmFy
YmFyYSwgRWFydGggUmVzIEluc3QsIFNhbnRhIEJhcmJhcmEsIENBIDkzMTA2IFVTQTwvYXV0aC1h
ZGRyZXNzPjx0aXRsZXM+PHRpdGxlPkV4dHJlbWUgd2FybWluZyBjaGFsbGVuZ2VzIHNlbnRpbmVs
IHN0YXR1cyBvZiBrZWxwIGZvcmVzdHMgYXMgaW5kaWNhdG9ycyBvZiBjbGltYXRlIGNoYW5nZTwv
dGl0bGU+PHNlY29uZGFyeS10aXRsZT5OYXR1cmUgQ29tbXVuaWNhdGlvbnM8L3NlY29uZGFyeS10
aXRsZT48YWx0LXRpdGxlPk5hdCBDb21tdW48L2FsdC10aXRsZT48L3RpdGxlcz48cGVyaW9kaWNh
bD48ZnVsbC10aXRsZT5OYXR1cmUgQ29tbXVuaWNhdGlvbnM8L2Z1bGwtdGl0bGU+PGFiYnItMT5O
YXQgQ29tbXVuPC9hYmJyLTE+PC9wZXJpb2RpY2FsPjxhbHQtcGVyaW9kaWNhbD48ZnVsbC10aXRs
ZT5OYXR1cmUgQ29tbXVuaWNhdGlvbnM8L2Z1bGwtdGl0bGU+PGFiYnItMT5OYXQgQ29tbXVuPC9h
YmJyLTE+PC9hbHQtcGVyaW9kaWNhbD48dm9sdW1lPjc8L3ZvbHVtZT48a2V5d29yZHM+PGtleXdv
cmQ+bmV0IHByaW1hcnkgcHJvZHVjdGlvbjwva2V5d29yZD48a2V5d29yZD5naWFudC1rZWxwPC9r
ZXl3b3JkPjxrZXl3b3JkPm1hY3JvY3lzdGlzLXB5cmlmZXJhPC9rZXl3b3JkPjxrZXl3b3JkPmR5
bmFtaWNzPC9rZXl3b3JkPjxrZXl3b3JkPmdyb3d0aDwva2V5d29yZD48a2V5d29yZD5wYWNpZmlj
PC9rZXl3b3JkPjxrZXl3b3JkPmJpb21hc3M8L2tleXdvcmQ+PGtleXdvcmQ+ZGlzZWFzZTwva2V5
d29yZD48L2tleXdvcmRzPjxkYXRlcz48eWVhcj4yMDE2PC95ZWFyPjxwdWItZGF0ZXM+PGRhdGU+
RGVjIDEzPC9kYXRlPjwvcHViLWRhdGVzPjwvZGF0ZXM+PGlzYm4+MjA0MS0xNzIzPC9pc2JuPjxh
Y2Nlc3Npb24tbnVtPldPUzowMDAzODk2MjczMDAwMDE8L2FjY2Vzc2lvbi1udW0+PHVybHM+PHJl
bGF0ZWQtdXJscz48dXJsPiZsdDtHbyB0byBJU0kmZ3Q7Oi8vV09TOjAwMDM4OTYyNzMwMDAwMTwv
dXJsPjwvcmVsYXRlZC11cmxzPjwvdXJscz48ZWxlY3Ryb25pYy1yZXNvdXJjZS1udW0+QVJUTiAx
Mzc1NyYjeEQ7MTAuMTAzOC9uY29tbXMxMzc1NzwvZWxlY3Ryb25pYy1yZXNvdXJjZS1udW0+PGxh
bmd1YWdlPkVuZ2xpc2g8L2xhbmd1YWdlPjwvcmVjb3JkPjwvQ2l0ZT48L0VuZE5vdGU+
</w:fldData>
        </w:fldChar>
      </w:r>
      <w:r w:rsidR="000D0F83">
        <w:instrText xml:space="preserve"> ADDIN EN.CITE </w:instrText>
      </w:r>
      <w:r w:rsidR="000D0F83">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xDaXRlPjxBdXRob3I+Q2F2YW5hdWdoPC9BdXRob3I+PFllYXI+MjAxOTwvWWVhcj48
UmVjTnVtPjg1MjI8L1JlY051bT48cmVjb3JkPjxyZWMtbnVtYmVyPjg1MjI8L3JlYy1udW1iZXI+
PGZvcmVpZ24ta2V5cz48a2V5IGFwcD0iRU4iIGRiLWlkPSJwcnhyenp2ZHkweDJzNGVlMDBxcHhw
dGFkc3N3YTAycnd4MHAiIHRpbWVzdGFtcD0iMCI+ODUyMjwva2V5PjwvZm9yZWlnbi1rZXlzPjxy
ZWYtdHlwZSBuYW1lPSJKb3VybmFsIEFydGljbGUiPjE3PC9yZWYtdHlwZT48Y29udHJpYnV0b3Jz
PjxhdXRob3JzPjxhdXRob3I+Q2F2YW5hdWdoLCBLLiBDLjwvYXV0aG9yPjxhdXRob3I+UmVlZCwg
RC4gQy48L2F1dGhvcj48YXV0aG9yPkJlbGwsIFQuIFcuPC9hdXRob3I+PGF1dGhvcj5DYXN0b3Jh
bmksIE0uIE4uPC9hdXRob3I+PGF1dGhvcj5CZWFzLUx1bmEsIFIuPC9hdXRob3I+PC9hdXRob3Jz
PjwvY29udHJpYnV0b3JzPjxhdXRoLWFkZHJlc3M+VW5pdiBDYWxpZiBMb3MgQW5nZWxlcywgRGVw
dCBHZW9nLCBMb3MgQW5nZWxlcywgQ0EgOTAwMjQgVVNBJiN4RDtVbml2IENhbGlmIFNhbnRhIEJh
cmJhcmEsIEluc3QgTWFyaW5lIFNjaSwgU2FudGEgQmFyYmFyYSwgQ0EgOTMxMDYgVVNBJiN4RDtV
bml2IENhbGlmIFNhbnRhIEJhcmJhcmEsIEVhcnRoIFJlcyBJbnN0LCBTYW50YSBCYXJiYXJhLCBD
QSA5MzEwNiBVU0EmI3hEO1VuaXYgVmlyZ2luaWEsIERlcHQgRW52aXJvbm0gU2NpLCBDbGFyayBI
YWxsLCBDaGFybG90dGVzdmlsbGUsIFZBIDIyOTAzIFVTQSYjeEQ7VW5pdiBBdXRvbm9tYSBCYWph
IENhbGlmb3JuaWEsIEZhYyBDaWVuY2lhcyBNYXJpbmFzLCBFbnNlbmFkYSwgQmFqYSBDYWxpZm9y
bmlhLCBNZXhpY288L2F1dGgtYWRkcmVzcz48dGl0bGVzPjx0aXRsZT5TcGF0aWFsIFZhcmlhYmls
aXR5IGluIHRoZSBSZXNpc3RhbmNlIGFuZCBSZXNpbGllbmNlIG9mIEdpYW50IEtlbHAgaW4gU291
dGhlcm4gYW5kIEJhamEgQ2FsaWZvcm5pYSB0byBhIE11bHRpeWVhciBIZWF0d2F2ZTwvdGl0bGU+
PHNlY29uZGFyeS10aXRsZT5Gcm9udGllcnMgaW4gTWFyaW5lIFNjaWVuY2U8L3NlY29uZGFyeS10
aXRsZT48YWx0LXRpdGxlPkZyb250IE1hciBTY2k8L2FsdC10aXRsZT48L3RpdGxlcz48cGVyaW9k
aWNhbD48ZnVsbC10aXRsZT5Gcm9udGllcnMgaW4gTWFyaW5lIFNjaWVuY2U8L2Z1bGwtdGl0bGU+
PGFiYnItMT5Gcm9udCBNYXIgU2NpPC9hYmJyLTE+PC9wZXJpb2RpY2FsPjxhbHQtcGVyaW9kaWNh
bD48ZnVsbC10aXRsZT5Gcm9udGllcnMgaW4gTWFyaW5lIFNjaWVuY2U8L2Z1bGwtdGl0bGU+PGFi
YnItMT5Gcm9udCBNYXIgU2NpPC9hYmJyLTE+PC9hbHQtcGVyaW9kaWNhbD48dm9sdW1lPjY8L3Zv
bHVtZT48ZGF0ZXM+PHllYXI+MjAxOTwveWVhcj48cHViLWRhdGVzPjxkYXRlPkp1bCAyMzwvZGF0
ZT48L3B1Yi1kYXRlcz48L2RhdGVzPjxhY2Nlc3Npb24tbnVtPldPUzowMDA0NzY5NDA1MDAwMDE8
L2FjY2Vzc2lvbi1udW0+PHVybHM+PHJlbGF0ZWQtdXJscz48dXJsPiZsdDtHbyB0byBJU0kmZ3Q7
Oi8vV09TOjAwMDQ3Njk0MDUwMDAwMTwvdXJsPjwvcmVsYXRlZC11cmxzPjwvdXJscz48ZWxlY3Ry
b25pYy1yZXNvdXJjZS1udW0+QVJUTiA0MTMmI3hEOzEwLjMzODkvZm1hcnMuMjAxOS4wMDQxMzwv
ZWxlY3Ryb25pYy1yZXNvdXJjZS1udW0+PGxhbmd1YWdlPkVuZ2xpc2g8L2xhbmd1YWdlPjwvcmVj
b3JkPjwvQ2l0ZT48Q2l0ZT48QXV0aG9yPkJlYXMtTHVuYTwvQXV0aG9yPjxZZWFyPjIwMjA8L1ll
YXI+PFJlY051bT45MDY3PC9SZWNOdW0+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Q2l0ZT48QXV0
aG9yPkhhbWlsdG9uPC9BdXRob3I+PFllYXI+MjAyMTwvWWVhcj48UmVjTnVtPjkwNzQ8L1JlY051
bT48cmVjb3JkPjxyZWMtbnVtYmVyPjkwNzQ8L3JlYy1udW1iZXI+PGZvcmVpZ24ta2V5cz48a2V5
IGFwcD0iRU4iIGRiLWlkPSJwcnhyenp2ZHkweDJzNGVlMDBxcHhwdGFkc3N3YTAycnd4MHAiIHRp
bWVzdGFtcD0iMTY0NzM1OTMxNCI+OTA3NDwva2V5PjwvZm9yZWlnbi1rZXlzPjxyZWYtdHlwZSBu
YW1lPSJKb3VybmFsIEFydGljbGUiPjE3PC9yZWYtdHlwZT48Y29udHJpYnV0b3JzPjxhdXRob3Jz
PjxhdXRob3I+SGFtaWx0b24sIFMuIEwuPC9hdXRob3I+PGF1dGhvcj5TYWNjb21hbm5vLCBWLiBS
LjwvYXV0aG9yPjxhdXRob3I+SGVhZHksIFcuIE4uPC9hdXRob3I+PGF1dGhvcj5HZWhtYW4sIEEu
IEwuPC9hdXRob3I+PGF1dGhvcj5Mb25oYXJ0LCBTLiBJLjwvYXV0aG9yPjxhdXRob3I+QmVhcy1M
dW5hLCBSLjwvYXV0aG9yPjxhdXRob3I+RnJhbmNpcywgRi4gVC48L2F1dGhvcj48YXV0aG9yPkxl
ZSwgTC48L2F1dGhvcj48YXV0aG9yPlJvZ2Vycy1CZW5uZXR0LCBMLjwvYXV0aG9yPjxhdXRob3I+
U2Fsb21vbiwgQS4gSy48L2F1dGhvcj48YXV0aG9yPkdyYXZlbSwgUy4gQS48L2F1dGhvcj48L2F1
dGhvcnM+PC9jb250cmlidXRvcnM+PHRpdGxlcz48dGl0bGU+RGlzZWFzZS1kcml2ZW4gbWFzcyBt
b3J0YWxpdHkgZXZlbnQgbGVhZHMgdG8gd2lkZXNwcmVhZCBleHRpcnBhdGlvbiBhbmQgdmFyaWFi
bGUgcmVjb3ZlcnkgcG90ZW50aWFsIG9mIGEgbWFyaW5lIHByZWRhdG9yIGFjcm9zcyB0aGUgZWFz
dGVybiBQYWNpZmljPC90aXRsZT48c2Vjb25kYXJ5LXRpdGxlPlByb2NlZWRpbmdzIG9mIHRoZSBS
b3lhbCBTb2NpZXR5IEI6IEJpb2xvZ2ljYWwgU2NpZW5jZXM8L3NlY29uZGFyeS10aXRsZT48L3Rp
dGxlcz48cGVyaW9kaWNhbD48ZnVsbC10aXRsZT5Qcm9jZWVkaW5ncyBvZiB0aGUgUm95YWwgU29j
aWV0eSBCOiBCaW9sb2dpY2FsIFNjaWVuY2VzPC9mdWxsLXRpdGxlPjwvcGVyaW9kaWNhbD48cGFn
ZXM+MjAyMTExOTU8L3BhZ2VzPjx2b2x1bWU+Mjg4PC92b2x1bWU+PG51bWJlcj4xOTU3PC9udW1i
ZXI+PGRhdGVzPjx5ZWFyPjIwMjE8L3llYXI+PC9kYXRlcz48dXJscz48cmVsYXRlZC11cmxzPjx1
cmw+aHR0cHM6Ly9yb3lhbHNvY2lldHlwdWJsaXNoaW5nLm9yZy9kb2kvYWJzLzEwLjEwOTgvcnNw
Yi4yMDIxLjExOTUgJVggVGhlIHByZXZhbGVuY2Ugb2YgZGlzZWFzZS1kcml2ZW4gbWFzcyBtb3J0
YWxpdHkgZXZlbnRzIGlzIGluY3JlYXNpbmcsIGJ1dCBvdXIgdW5kZXJzdGFuZGluZyBvZiBzcGF0
aWFsIHZhcmlhdGlvbiBpbiB0aGVpciBtYWduaXR1ZGUsIHRpbWluZyBhbmQgdHJpZ2dlcnMgYXJl
IG9mdGVuIHBvb3JseSByZXNvbHZlZC4gSGVyZSwgd2UgdXNlIGEgbm92ZWwgcmFuZ2Utd2lkZSBk
YXRhc2V0IGNvbXByaXNlZCA0OCA4MTAgc3VydmV5cyB0byBxdWFudGlmeSBob3cgc2VhIHN0YXIg
d2FzdGluZyBkaXNlYXNlIGFmZmVjdGVkIFB5Y25vcG9kaWEgaGVsaWFudGhvaWRlcywgdGhlIHN1
bmZsb3dlciBzZWEgc3RhciwgYWNyb3NzIGl0cyByYW5nZSBmcm9tIEJhamEgQ2FsaWZvcm5pYSwg
TWV4aWNvIHRvIHRoZSBBbGV1dGlhbiBJc2xhbmRzLCBVU0EuIFdlIGZvdW5kIHRoYXQgdGhlIG91
dGJyZWFrIG9jY3VycmVkIG1vcmUgcmFwaWRseSwga2lsbGVkIGEgZ3JlYXRlciBwZXJjZW50YWdl
IG9mIHRoZSBwb3B1bGF0aW9uIGFuZCBsZWZ0IGZld2VyIHN1cnZpdm9ycyBpbiB0aGUgc291dGhl
cm4gaGFsZiBvZiB0aGUgc3BlY2llcyZhcG9zO3MgcmFuZ2UuIFB5Y25vcG9kaWEgbm93IGFwcGVh
cnMgdG8gYmUgZnVuY3Rpb25hbGx5IGV4dGluY3QgKGdyZWF0ZXIgdGhhbiA5OS4yJSBkZWNsaW5l
cykgZnJvbSBCYWphIENhbGlmb3JuaWEsIE1leGljbyB0byBDYXBlIEZsYXR0ZXJ5LCBXYXNoaW5n
dG9uLCBVU0EgYW5kIGV4aGliaXRlZCBzZXZlcmUgZGVjbGluZXMgKGdyZWF0ZXIgdGhhbiA4Ny44
JSkgZnJvbSB0aGUgU2FsaXNoIFNlYSB0byB0aGUgR3VsZiBvZiBBbGFza2EuIFRoZSBpbXBvcnRh
bmNlIG9mIHRlbXBlcmF0dXJlIGluIHByZWRpY3RpbmcgUHljbm9wb2RpYSBkaXN0cmlidXRpb24g
cm9zZSBtb3JlIHRoYW4gZm91cmZvbGQgYWZ0ZXIgdGhlIG91dGJyZWFrLCBzdWdnZXN0aW5nIGxh
dGl0dWRpbmFsIHZhcmlhdGlvbiBpbiBvdXRicmVhayBzZXZlcml0eSBtYXkgc3RlbSBmcm9tIGFu
IGludGVyYWN0aW9uIGJldHdlZW4gZGlzZWFzZSBzZXZlcml0eSBhbmQgd2FybWVyIHdhdGVycy4g
V2UgZm91bmQgbm8gZXZpZGVuY2Ugb2YgcG9wdWxhdGlvbiByZWNvdmVyeSBpbiB0aGUgeWVhcnMg
c2luY2UgdGhlIG91dGJyZWFrLiBOYXR1cmFsIHJlY292ZXJ5IGluIHRoZSBzb3V0aGVybiBoYWxm
IG9mIHRoZSByYW5nZSBpcyB1bmxpa2VseSBvdmVyIHRoZSBzaG9ydCB0ZXJtLiBUaHVzLCBhc3Np
c3RlZCByZWNvdmVyeSB3aWxsIHByb2JhYmx5IGJlIHJlcXVpcmVkIHRvIHJlc3RvcmUgdGhlIGZ1
bmN0aW9uYWwgcm9sZSBvZiB0aGlzIHByZWRhdG9yIG9uIGVjb2xvZ2ljYWxseSByZWxldmFudCB0
aW1lIHNjYWxlcy48L3VybD48L3JlbGF0ZWQtdXJscz48L3VybHM+PGVsZWN0cm9uaWMtcmVzb3Vy
Y2UtbnVtPmRvaToxMC4xMDk4L3JzcGIuMjAyMS4xMTk1PC9lbGVjdHJvbmljLXJlc291cmNlLW51
bT48L3JlY29yZD48L0NpdGU+PENpdGU+PEF1dGhvcj5TbWl0aDwvQXV0aG9yPjxZZWFyPjIwMjE8
L1llYXI+PFJlY051bT44MzQwPC9SZWNOdW0+PHJlY29yZD48cmVjLW51bWJlcj44MzQwPC9yZWMt
bnVtYmVyPjxmb3JlaWduLWtleXM+PGtleSBhcHA9IkVOIiBkYi1pZD0icHJ4cnp6dmR5MHgyczRl
ZTAwcXB4cHRhZHNzd2EwMnJ3eDBwIiB0aW1lc3RhbXA9IjAiPjgzNDA8L2tleT48L2ZvcmVpZ24t
a2V5cz48cmVmLXR5cGUgbmFtZT0iSm91cm5hbCBBcnRpY2xlIj4xNzwvcmVmLXR5cGU+PGNvbnRy
aWJ1dG9ycz48YXV0aG9ycz48YXV0aG9yPlNtaXRoLCBKLiBHLjwvYXV0aG9yPjxhdXRob3I+VG9t
b2xlb25pLCBKLjwvYXV0aG9yPjxhdXRob3I+U3RhZWRsZXIsIE0uPC9hdXRob3I+PGF1dGhvcj5M
eW9uLCBTLjwvYXV0aG9yPjxhdXRob3I+RnVqaWksIEouPC9hdXRob3I+PGF1dGhvcj5UaW5rZXIs
IE0uIFQuPC9hdXRob3I+PC9hdXRob3JzPjwvY29udHJpYnV0b3JzPjxhdXRoLWFkZHJlc3M+RGVw
YXJ0bWVudCBvZiBFY29sb2d5IGFuZCBFdm9sdXRpb25hcnkgQmlvbG9neSwgVW5pdmVyc2l0eSBv
ZiBDYWxpZm9ybmlhLCBTYW50YSBDcnV6LCBDQSA5NTA2MDsgSm9nU21pdGhAdWNzYy5lZHUuJiN4
RDtTYW50YSBDcnV6IEZpZWxkIFN0YXRpb24sIFdlc3Rlcm4gRWNvbG9naWNhbCBSZXNlYXJjaCBD
ZW50ZXIsIFVTIEdlb2xvZ2ljYWwgU3VydmV5LCBTYW50YSBDcnV6LCBDQSA5NTA2MC4mI3hEO0Rl
cGFydG1lbnQgb2YgQ29uc2VydmF0aW9uIFJlc2VhcmNoLCBNb250ZXJleSBCYXkgQXF1YXJpdW0s
IE1vbnRlcmV5LCBDQSA5Mzk0MC4mI3hEO0RlcGFydG1lbnQgb2YgRWNvbG9neSBhbmQgRXZvbHV0
aW9uYXJ5IEJpb2xvZ3ksIFVuaXZlcnNpdHkgb2YgQ2FsaWZvcm5pYSwgU2FudGEgQ3J1eiwgQ0Eg
OTUwNjAuPC9hdXRoLWFkZHJlc3M+PHRpdGxlcz48dGl0bGU+QmVoYXZpb3JhbCByZXNwb25zZXMg
YWNyb3NzIGEgbW9zYWljIG9mIGVjb3N5c3RlbSBzdGF0ZXMgcmVzdHJ1Y3R1cmUgYSBzZWEgb3R0
ZXItdXJjaGluIHRyb3BoaWMgY2FzY2FkZTwvdGl0bGU+PHNlY29uZGFyeS10aXRsZT5Qcm9jIE5h
dGwgQWNhZCBTY2kgVSBTIEE8L3NlY29uZGFyeS10aXRsZT48L3RpdGxlcz48dm9sdW1lPjExODwv
dm9sdW1lPjxudW1iZXI+MTE8L251bWJlcj48ZWRpdGlvbj4yMDIxLzA0LzExPC9lZGl0aW9uPjxk
YXRlcz48eWVhcj4yMDIxPC95ZWFyPjxwdWItZGF0ZXM+PGRhdGU+TWFyIDE2PC9kYXRlPjwvcHVi
LWRhdGVzPjwvZGF0ZXM+PGlzYm4+MTA5MS02NDkwIChFbGVjdHJvbmljKSYjeEQ7MDAyNy04NDI0
IChMaW5raW5nKTwvaXNibj48YWNjZXNzaW9uLW51bT4zMzgzNjU2NzwvYWNjZXNzaW9uLW51bT48
dXJscz48cmVsYXRlZC11cmxzPjx1cmw+aHR0cHM6Ly93d3cubmNiaS5ubG0ubmloLmdvdi9wdWJt
ZWQvMzM4MzY1Njc8L3VybD48L3JlbGF0ZWQtdXJscz48L3VybHM+PGN1c3RvbTI+UE1DNzk4MDM2
MzwvY3VzdG9tMj48Y3VzdG9tNz5lMjAxMjQ5MzExODwvY3VzdG9tNz48ZWxlY3Ryb25pYy1yZXNv
dXJjZS1udW0+MTAuMTA3My9wbmFzLjIwMTI0OTMxMTg8L2VsZWN0cm9uaWMtcmVzb3VyY2UtbnVt
PjwvcmVjb3JkPjwvQ2l0ZT48Q2l0ZT48QXV0aG9yPlJlZWQ8L0F1dGhvcj48WWVhcj4yMDE2PC9Z
ZWFyPjxSZWNOdW0+OTA3ODwvUmVjTnVtPjxyZWNvcmQ+PHJlYy1udW1iZXI+OTA3ODwvcmVjLW51
bWJlcj48Zm9yZWlnbi1rZXlzPjxrZXkgYXBwPSJFTiIgZGItaWQ9InByeHJ6enZkeTB4MnM0ZWUw
MHFweHB0YWRzc3dhMDJyd3gwcCIgdGltZXN0YW1wPSIxNjQ3MzYwMDA4Ij45MDc4PC9rZXk+PC9m
b3JlaWduLWtleXM+PHJlZi10eXBlIG5hbWU9IkpvdXJuYWwgQXJ0aWNsZSI+MTc8L3JlZi10eXBl
Pjxjb250cmlidXRvcnM+PGF1dGhvcnM+PGF1dGhvcj5SZWVkLCBELjwvYXV0aG9yPjxhdXRob3I+
V2FzaGJ1cm4sIEwuPC9hdXRob3I+PGF1dGhvcj5SYXNzd2VpbGVyLCBBLjwvYXV0aG9yPjxhdXRo
b3I+TWlsbGVyLCBSLjwvYXV0aG9yPjxhdXRob3I+QmVsbCwgVC48L2F1dGhvcj48YXV0aG9yPkhh
cnJlciwgUy48L2F1dGhvcj48L2F1dGhvcnM+PC9jb250cmlidXRvcnM+PGF1dGgtYWRkcmVzcz5V
bml2IENhbGlmIFNhbnRhIEJhcmJhcmEsIEluc3QgTWFyaW5lIFNjaSwgU2FudGEgQmFyYmFyYSwg
Q0EgOTMxMDYgVVNBJiN4RDtVbml2IENhbGlmIFNhbnRhIEJhcmJhcmEsIERlcHQgR2VvZywgU2Fu
dGEgQmFyYmFyYSwgQ0EgOTMxMDYgVVNBJiN4RDtGbG9yaWRhIFN0YXRlIFVuaXYsIERlcHQgQmlv
bCBTY2ksIFRhbGxhaGFzc2VlLCBGTCAzMjMwNCBVU0EmI3hEO1VuaXYgQ2FsaWYgU2FudGEgQmFy
YmFyYSwgRWFydGggUmVzIEluc3QsIFNhbnRhIEJhcmJhcmEsIENBIDkzMTA2IFVTQTwvYXV0aC1h
ZGRyZXNzPjx0aXRsZXM+PHRpdGxlPkV4dHJlbWUgd2FybWluZyBjaGFsbGVuZ2VzIHNlbnRpbmVs
IHN0YXR1cyBvZiBrZWxwIGZvcmVzdHMgYXMgaW5kaWNhdG9ycyBvZiBjbGltYXRlIGNoYW5nZTwv
dGl0bGU+PHNlY29uZGFyeS10aXRsZT5OYXR1cmUgQ29tbXVuaWNhdGlvbnM8L3NlY29uZGFyeS10
aXRsZT48YWx0LXRpdGxlPk5hdCBDb21tdW48L2FsdC10aXRsZT48L3RpdGxlcz48cGVyaW9kaWNh
bD48ZnVsbC10aXRsZT5OYXR1cmUgQ29tbXVuaWNhdGlvbnM8L2Z1bGwtdGl0bGU+PGFiYnItMT5O
YXQgQ29tbXVuPC9hYmJyLTE+PC9wZXJpb2RpY2FsPjxhbHQtcGVyaW9kaWNhbD48ZnVsbC10aXRs
ZT5OYXR1cmUgQ29tbXVuaWNhdGlvbnM8L2Z1bGwtdGl0bGU+PGFiYnItMT5OYXQgQ29tbXVuPC9h
YmJyLTE+PC9hbHQtcGVyaW9kaWNhbD48dm9sdW1lPjc8L3ZvbHVtZT48a2V5d29yZHM+PGtleXdv
cmQ+bmV0IHByaW1hcnkgcHJvZHVjdGlvbjwva2V5d29yZD48a2V5d29yZD5naWFudC1rZWxwPC9r
ZXl3b3JkPjxrZXl3b3JkPm1hY3JvY3lzdGlzLXB5cmlmZXJhPC9rZXl3b3JkPjxrZXl3b3JkPmR5
bmFtaWNzPC9rZXl3b3JkPjxrZXl3b3JkPmdyb3d0aDwva2V5d29yZD48a2V5d29yZD5wYWNpZmlj
PC9rZXl3b3JkPjxrZXl3b3JkPmJpb21hc3M8L2tleXdvcmQ+PGtleXdvcmQ+ZGlzZWFzZTwva2V5
d29yZD48L2tleXdvcmRzPjxkYXRlcz48eWVhcj4yMDE2PC95ZWFyPjxwdWItZGF0ZXM+PGRhdGU+
RGVjIDEzPC9kYXRlPjwvcHViLWRhdGVzPjwvZGF0ZXM+PGlzYm4+MjA0MS0xNzIzPC9pc2JuPjxh
Y2Nlc3Npb24tbnVtPldPUzowMDAzODk2MjczMDAwMDE8L2FjY2Vzc2lvbi1udW0+PHVybHM+PHJl
bGF0ZWQtdXJscz48dXJsPiZsdDtHbyB0byBJU0kmZ3Q7Oi8vV09TOjAwMDM4OTYyNzMwMDAwMTwv
dXJsPjwvcmVsYXRlZC11cmxzPjwvdXJscz48ZWxlY3Ryb25pYy1yZXNvdXJjZS1udW0+QVJUTiAx
Mzc1NyYjeEQ7MTAuMTAzOC9uY29tbXMxMzc1NzwvZWxlY3Ryb25pYy1yZXNvdXJjZS1udW0+PGxh
bmd1YWdlPkVuZ2xpc2g8L2xhbmd1YWdlPjwvcmVjb3JkPjwvQ2l0ZT48L0VuZE5vdGU+
</w:fldData>
        </w:fldChar>
      </w:r>
      <w:r w:rsidR="000D0F83">
        <w:instrText xml:space="preserve"> ADDIN EN.CITE.DATA </w:instrText>
      </w:r>
      <w:r w:rsidR="000D0F83">
        <w:fldChar w:fldCharType="end"/>
      </w:r>
      <w:r w:rsidR="00735927">
        <w:fldChar w:fldCharType="separate"/>
      </w:r>
      <w:r w:rsidR="000D0F83">
        <w:rPr>
          <w:noProof/>
        </w:rPr>
        <w:t>(Reed et al. 2016, Cavanaugh et al. 2019, Rogers-Bennett &amp; Catton 2019, Beas-Luna et al. 2020, Hamilton et al. 2021, Smith et al. 2021)</w:t>
      </w:r>
      <w:r w:rsidR="00735927">
        <w:fldChar w:fldCharType="end"/>
      </w:r>
      <w:r w:rsidR="00EF0B3C">
        <w:t xml:space="preserve">. </w:t>
      </w:r>
    </w:p>
    <w:p w14:paraId="29A6A189" w14:textId="255A3A71"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C9FbmROb3RlPn==
</w:fldData>
        </w:fldChar>
      </w:r>
      <w:r w:rsidR="000D0F83">
        <w:instrText xml:space="preserve"> ADDIN EN.CITE </w:instrText>
      </w:r>
      <w:r w:rsidR="000D0F83">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C9FbmROb3RlPn==
</w:fldData>
        </w:fldChar>
      </w:r>
      <w:r w:rsidR="000D0F83">
        <w:instrText xml:space="preserve"> ADDIN EN.CITE.DATA </w:instrText>
      </w:r>
      <w:r w:rsidR="000D0F83">
        <w:fldChar w:fldCharType="end"/>
      </w:r>
      <w:r w:rsidR="00735927">
        <w:fldChar w:fldCharType="separate"/>
      </w:r>
      <w:r w:rsidR="000D0F83">
        <w:rPr>
          <w:noProof/>
        </w:rPr>
        <w:t>(Rogers-Bennett &amp; Catton 2019, Beas-Luna et al. 2020)</w:t>
      </w:r>
      <w:r w:rsidR="00735927">
        <w:fldChar w:fldCharType="end"/>
      </w:r>
      <w:r w:rsidR="00EF0B3C">
        <w:t>. However, kelp forests along the outer coast of Washington, USA (Fig. 1) have received only sporadic attention. Past studies have documented recovery of kelp and declines in invertebrate abundance following the restoration of a keystone predator,</w:t>
      </w:r>
      <w:r w:rsidR="007F3AF4">
        <w:t xml:space="preserve"> the northern</w:t>
      </w:r>
      <w:r w:rsidR="00EF0B3C">
        <w:t xml:space="preserve"> sea otter </w:t>
      </w:r>
      <w:proofErr w:type="spellStart"/>
      <w:r w:rsidR="00EF0B3C">
        <w:rPr>
          <w:i/>
        </w:rPr>
        <w:t>Enhydra</w:t>
      </w:r>
      <w:proofErr w:type="spellEnd"/>
      <w:r w:rsidR="00EF0B3C">
        <w:rPr>
          <w:i/>
        </w:rPr>
        <w:t xml:space="preserve"> </w:t>
      </w:r>
      <w:proofErr w:type="spellStart"/>
      <w:r w:rsidR="00EF0B3C">
        <w:rPr>
          <w:i/>
        </w:rPr>
        <w:t>lutris</w:t>
      </w:r>
      <w:proofErr w:type="spellEnd"/>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w:t>
      </w:r>
      <w:proofErr w:type="spellStart"/>
      <w:r w:rsidR="00EF0B3C">
        <w:lastRenderedPageBreak/>
        <w:t>interannual</w:t>
      </w:r>
      <w:proofErr w:type="spellEnd"/>
      <w:r w:rsidR="00EF0B3C">
        <w:t xml:space="preserve">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YWdlcz4xMDQtMTE0PC9wYWdlcz48dm9sdW1lPjQ3PC92b2x1bWU+PG51
bWJlcj4xPC9udW1iZXI+PGRhdGVzPjx5ZWFyPjE5OTA8L3llYXI+PHB1Yi1kYXRlcz48ZGF0ZT4v
LzwvZGF0ZT48L3B1Yi1kYXRlcz48L2RhdGVzPjx1cmxzPjxyZWxhdGVkLXVybHM+PHVybD5odHRw
czovL3d3dy5pbmdlbnRhY29ubmVjdC5jb20vY29udGVudC91bXJzbWFzL2J1bGxtYXIvMTk5MC8w
MDAwMDA0Ny8wMDAwMDAwMS9hcnQwMDAxMjwvdXJsPjwvcmVsYXRlZC11cmxzPjwvdXJscz48L3Jl
Y29yZD48L0NpdGU+PENpdGU+PEF1dGhvcj5NYXJrZWw8L0F1dGhvcj48WWVhcj4yMDIwPC9ZZWFy
PjxSZWNOdW0+ODI0NzwvUmVjTnVtPjxyZWNvcmQ+PHJlYy1udW1iZXI+ODI0NzwvcmVjLW51bWJl
cj48Zm9yZWlnbi1rZXlzPjxrZXkgYXBwPSJFTiIgZGItaWQ9InByeHJ6enZkeTB4MnM0ZWUwMHFw
eHB0YWRzc3dhMDJyd3gwcCIgdGltZXN0YW1wPSIw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hZ2VzPjk1MC05NjI8L3BhZ2VzPjx2b2x1bWU+Nzc8L3ZvbHVtZT48bnVt
YmVyPjY8L251bWJlcj48c2VjdGlvbj45NTA8L3NlY3Rpb24+PGRhdGVzPjx5ZWFyPjIwMjA8L3ll
YXI+PHB1Yi1kYXRlcz48ZGF0ZT5KdW48L2RhdGU+PC9wdWItZGF0ZXM+PC9kYXRlcz48aXNibj4w
NzA2LTY1MlgmI3hEOzEyMDUtNzUzMzwvaXNibj48YWNjZXNzaW9uLW51bT5XT1M6MDAwNTM4Mzk2
ODAwMDAyPC9hY2Nlc3Npb24tbnVtPjx1cmxzPjxyZWxhdGVkLXVybHM+PHVybD4mbHQ7R28gdG8g
SVNJJmd0OzovL1dPUzowMDA1MzgzOTY4MDAwMDI8L3VybD48L3JlbGF0ZWQtdXJscz48L3VybHM+
PGVsZWN0cm9uaWMtcmVzb3VyY2UtbnVtPjEwLjExMzkvY2pmYXMtMjAxOS0wMTc5PC9lbGVjdHJv
bmljLXJlc291cmNlLW51bT48bGFuZ3VhZ2U+RW5nbGlzaDwvbGFuZ3VhZ2U+PC9yZWNvcmQ+PC9D
aXRlPjwvRW5kTm90ZT4A
</w:fldData>
        </w:fldChar>
      </w:r>
      <w:r w:rsidR="000D0F83">
        <w:instrText xml:space="preserve"> ADDIN EN.CITE </w:instrText>
      </w:r>
      <w:r w:rsidR="000D0F83">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YWdlcz4xMDQtMTE0PC9wYWdlcz48dm9sdW1lPjQ3PC92b2x1bWU+PG51
bWJlcj4xPC9udW1iZXI+PGRhdGVzPjx5ZWFyPjE5OTA8L3llYXI+PHB1Yi1kYXRlcz48ZGF0ZT4v
LzwvZGF0ZT48L3B1Yi1kYXRlcz48L2RhdGVzPjx1cmxzPjxyZWxhdGVkLXVybHM+PHVybD5odHRw
czovL3d3dy5pbmdlbnRhY29ubmVjdC5jb20vY29udGVudC91bXJzbWFzL2J1bGxtYXIvMTk5MC8w
MDAwMDA0Ny8wMDAwMDAwMS9hcnQwMDAxMjwvdXJsPjwvcmVsYXRlZC11cmxzPjwvdXJscz48L3Jl
Y29yZD48L0NpdGU+PENpdGU+PEF1dGhvcj5NYXJrZWw8L0F1dGhvcj48WWVhcj4yMDIwPC9ZZWFy
PjxSZWNOdW0+ODI0NzwvUmVjTnVtPjxyZWNvcmQ+PHJlYy1udW1iZXI+ODI0NzwvcmVjLW51bWJl
cj48Zm9yZWlnbi1rZXlzPjxrZXkgYXBwPSJFTiIgZGItaWQ9InByeHJ6enZkeTB4MnM0ZWUwMHFw
eHB0YWRzc3dhMDJyd3gwcCIgdGltZXN0YW1wPSIw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hZ2VzPjk1MC05NjI8L3BhZ2VzPjx2b2x1bWU+Nzc8L3ZvbHVtZT48bnVt
YmVyPjY8L251bWJlcj48c2VjdGlvbj45NTA8L3NlY3Rpb24+PGRhdGVzPjx5ZWFyPjIwMjA8L3ll
YXI+PHB1Yi1kYXRlcz48ZGF0ZT5KdW48L2RhdGU+PC9wdWItZGF0ZXM+PC9kYXRlcz48aXNibj4w
NzA2LTY1MlgmI3hEOzEyMDUtNzUzMzwvaXNibj48YWNjZXNzaW9uLW51bT5XT1M6MDAwNTM4Mzk2
ODAwMDAyPC9hY2Nlc3Npb24tbnVtPjx1cmxzPjxyZWxhdGVkLXVybHM+PHVybD4mbHQ7R28gdG8g
SVNJJmd0OzovL1dPUzowMDA1MzgzOTY4MDAwMDI8L3VybD48L3JlbGF0ZWQtdXJscz48L3VybHM+
PGVsZWN0cm9uaWMtcmVzb3VyY2UtbnVtPjEwLjExMzkvY2pmYXMtMjAxOS0wMTc5PC9lbGVjdHJv
bmljLXJlc291cmNlLW51bT48bGFuZ3VhZ2U+RW5nbGlzaDwvbGFuZ3VhZ2U+PC9yZWNvcmQ+PC9D
aXRlPjwvRW5kTm90ZT4A
</w:fldData>
        </w:fldChar>
      </w:r>
      <w:r w:rsidR="000D0F83">
        <w:instrText xml:space="preserve"> ADDIN EN.CITE.DATA </w:instrText>
      </w:r>
      <w:r w:rsidR="000D0F83">
        <w:fldChar w:fldCharType="end"/>
      </w:r>
      <w:r w:rsidR="00735927">
        <w:fldChar w:fldCharType="separate"/>
      </w:r>
      <w:r w:rsidR="000D0F83">
        <w:rPr>
          <w:noProof/>
        </w:rPr>
        <w:t>(Holbrook et al. 1990, Carr 1991, Markel &amp; Shurin 2020)</w:t>
      </w:r>
      <w:r w:rsidR="00735927">
        <w:fldChar w:fldCharType="end"/>
      </w:r>
      <w:r w:rsidR="00EF0B3C">
        <w:t>.</w:t>
      </w:r>
    </w:p>
    <w:p w14:paraId="788FCDBF" w14:textId="59692329" w:rsidR="00471A3D" w:rsidRDefault="00EF0B3C">
      <w:r>
        <w:t xml:space="preserve">Here, we examine recent kelp community dynamics at five sites along the </w:t>
      </w:r>
      <w:r w:rsidR="00A377BE">
        <w:t>Olympic C</w:t>
      </w:r>
      <w:r>
        <w:t xml:space="preserve">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w:t>
      </w:r>
      <w:proofErr w:type="spellStart"/>
      <w:r w:rsidR="0087702D">
        <w:t>Hobday</w:t>
      </w:r>
      <w:proofErr w:type="spellEnd"/>
      <w:r w:rsidR="0087702D">
        <w:t xml:space="preserve"> et al. 2016)</w:t>
      </w:r>
      <w:r w:rsidR="0069335A">
        <w:t xml:space="preserve">, multiple drivers significantly influence the occurrence and nature of MHWs, and temperature extremes co-occur with changes in many interacting environmental </w:t>
      </w:r>
      <w:r w:rsidR="0069335A">
        <w:lastRenderedPageBreak/>
        <w:t xml:space="preserve">conditions, which are difficult to disentangle </w:t>
      </w:r>
      <w:r w:rsidR="00C1461A">
        <w:fldChar w:fldCharType="begin"/>
      </w:r>
      <w:r w:rsidR="00C1461A">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C1461A">
        <w:rPr>
          <w:noProof/>
        </w:rPr>
        <w:t>(Straub et al. 2019)</w:t>
      </w:r>
      <w:r w:rsidR="00C1461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 </w:instrTex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DATA </w:instrText>
      </w:r>
      <w:r w:rsidR="00C1461A">
        <w:fldChar w:fldCharType="end"/>
      </w:r>
      <w:r w:rsidR="00C1461A">
        <w:fldChar w:fldCharType="separate"/>
      </w:r>
      <w:r w:rsidR="00C1461A">
        <w:rPr>
          <w:noProof/>
        </w:rPr>
        <w:t>(e.g., Cavanaugh et al. 2011, Pfister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 </w:instrTex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DATA </w:instrText>
      </w:r>
      <w:r w:rsidR="00C1461A">
        <w:fldChar w:fldCharType="end"/>
      </w:r>
      <w:r w:rsidR="00C1461A">
        <w:fldChar w:fldCharType="separate"/>
      </w:r>
      <w:r w:rsidR="00C1461A">
        <w:rPr>
          <w:noProof/>
        </w:rPr>
        <w:t>(Muth et al. 2019, Hamilton et al. 2020)</w:t>
      </w:r>
      <w:r w:rsidR="00C1461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58D1399" w:rsidR="00471A3D" w:rsidRDefault="009D1439">
      <w:pPr>
        <w:pStyle w:val="Heading1"/>
        <w:keepLines w:val="0"/>
        <w:spacing w:before="480"/>
        <w:rPr>
          <w:sz w:val="46"/>
          <w:szCs w:val="46"/>
        </w:rPr>
      </w:pPr>
      <w:bookmarkStart w:id="5" w:name="_t0t7vqvdf4ti" w:colFirst="0" w:colLast="0"/>
      <w:bookmarkEnd w:id="5"/>
      <w:r>
        <w:rPr>
          <w:sz w:val="46"/>
          <w:szCs w:val="46"/>
        </w:rPr>
        <w:t xml:space="preserve">2. </w:t>
      </w:r>
      <w:r w:rsidR="00EF0B3C">
        <w:rPr>
          <w:sz w:val="46"/>
          <w:szCs w:val="46"/>
        </w:rPr>
        <w:t xml:space="preserve">Materials </w:t>
      </w:r>
      <w:r w:rsidR="00A74561">
        <w:rPr>
          <w:sz w:val="46"/>
          <w:szCs w:val="46"/>
        </w:rPr>
        <w:t>&amp;</w:t>
      </w:r>
      <w:r w:rsidR="00EF0B3C">
        <w:rPr>
          <w:sz w:val="46"/>
          <w:szCs w:val="46"/>
        </w:rPr>
        <w:t xml:space="preserve"> Methods</w:t>
      </w:r>
    </w:p>
    <w:p w14:paraId="6CA47008" w14:textId="69C6982E" w:rsidR="00471A3D" w:rsidRDefault="009D1439">
      <w:pPr>
        <w:pStyle w:val="Heading2"/>
        <w:keepLines w:val="0"/>
        <w:spacing w:after="80"/>
        <w:rPr>
          <w:sz w:val="34"/>
          <w:szCs w:val="34"/>
        </w:rPr>
      </w:pPr>
      <w:bookmarkStart w:id="6" w:name="_igkfmf7a0x3h" w:colFirst="0" w:colLast="0"/>
      <w:bookmarkEnd w:id="6"/>
      <w:r>
        <w:rPr>
          <w:sz w:val="34"/>
          <w:szCs w:val="34"/>
        </w:rPr>
        <w:t xml:space="preserve">2.1 </w:t>
      </w:r>
      <w:r w:rsidR="00EF0B3C">
        <w:rPr>
          <w:sz w:val="34"/>
          <w:szCs w:val="34"/>
        </w:rPr>
        <w:t>Study sites</w:t>
      </w:r>
    </w:p>
    <w:p w14:paraId="7B6AD6E4" w14:textId="3AD18C2D"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w:t>
      </w:r>
      <w:r>
        <w:lastRenderedPageBreak/>
        <w:t xml:space="preserve">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7" w:name="_qaa02jqwwy36" w:colFirst="0" w:colLast="0"/>
      <w:bookmarkEnd w:id="7"/>
      <w:r>
        <w:rPr>
          <w:sz w:val="34"/>
          <w:szCs w:val="34"/>
        </w:rPr>
        <w:t xml:space="preserve">2.2 </w:t>
      </w:r>
      <w:r w:rsidR="00EF0B3C">
        <w:rPr>
          <w:sz w:val="34"/>
          <w:szCs w:val="34"/>
        </w:rPr>
        <w:t>Survey design</w:t>
      </w:r>
    </w:p>
    <w:p w14:paraId="6D7B1DC1" w14:textId="2048520F"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w:t>
      </w:r>
      <w:r>
        <w:lastRenderedPageBreak/>
        <w:t>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8" w:name="_imz9yv51qjaf" w:colFirst="0" w:colLast="0"/>
      <w:bookmarkEnd w:id="8"/>
      <w:r>
        <w:t xml:space="preserve">2.3 </w:t>
      </w:r>
      <w:r w:rsidR="00EF0B3C">
        <w:t>Sea surface temperature (SST)</w:t>
      </w:r>
    </w:p>
    <w:p w14:paraId="03CE3B8E" w14:textId="1A172125"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for 2003-2021 for each of the five sites</w:t>
      </w:r>
      <w:r w:rsidR="008E1E15">
        <w:t xml:space="preserve"> (https://psl.noaa.gov/data/gridded/data.noaa.oisst.v2.highres.html)</w:t>
      </w:r>
      <w:r>
        <w:t xml:space="preserve">. 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654BA13B" w:rsidR="00471A3D" w:rsidRDefault="009D1439">
      <w:pPr>
        <w:pStyle w:val="Heading2"/>
        <w:spacing w:before="120"/>
      </w:pPr>
      <w:bookmarkStart w:id="9" w:name="_au0wchpbj09l" w:colFirst="0" w:colLast="0"/>
      <w:bookmarkEnd w:id="9"/>
      <w:r>
        <w:lastRenderedPageBreak/>
        <w:t xml:space="preserve">2.4 </w:t>
      </w:r>
      <w:r w:rsidR="00EF0B3C">
        <w:t>Area of canopy kelps</w:t>
      </w:r>
    </w:p>
    <w:p w14:paraId="43FCA6CE" w14:textId="5F71265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533C2962" w:rsidR="00471A3D" w:rsidRDefault="009D1439">
      <w:pPr>
        <w:pStyle w:val="Heading2"/>
        <w:spacing w:before="120"/>
      </w:pPr>
      <w:bookmarkStart w:id="10" w:name="_2h658b2af9qi" w:colFirst="0" w:colLast="0"/>
      <w:bookmarkEnd w:id="10"/>
      <w:r>
        <w:t xml:space="preserve">2.5 </w:t>
      </w:r>
      <w:r w:rsidR="00EF0B3C">
        <w:t>Data analysis</w:t>
      </w:r>
    </w:p>
    <w:p w14:paraId="39928907" w14:textId="60108B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w:t>
      </w:r>
      <w:proofErr w:type="spellStart"/>
      <w:r w:rsidR="00583812">
        <w:t>Neah</w:t>
      </w:r>
      <w:proofErr w:type="spellEnd"/>
      <w:r w:rsidR="00583812">
        <w:t xml:space="preserve">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t>
      </w:r>
      <w:r w:rsidR="006F1D2E" w:rsidRPr="0022640D">
        <w:lastRenderedPageBreak/>
        <w:t xml:space="preserve">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137CA949"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0D0F83">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0D0F83">
        <w:rPr>
          <w:noProof/>
        </w:rPr>
        <w:t>(CAP, implemented in R using ‘CAPdiscrim’; Anderson &amp; Willis 2003)</w:t>
      </w:r>
      <w:r w:rsidR="00735927">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w:t>
      </w:r>
      <w:r>
        <w:lastRenderedPageBreak/>
        <w:t xml:space="preserve">permutations for both the CAP and </w:t>
      </w:r>
      <w:proofErr w:type="spellStart"/>
      <w:r>
        <w:t>PerMANOVA</w:t>
      </w:r>
      <w:proofErr w:type="spellEnd"/>
      <w:r>
        <w:t xml:space="preserve">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3BE94371"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hZ2VzPjYyMS02
Mzg8L3BhZ2VzPjx2b2x1bWU+NzQ8L3ZvbHVtZT48bnVtYmVyPjM8L251bWJlcj48a2V5d29yZHM+
PGtleXdvcmQ+U0VBIE9UVEVSIFBPUFVMQVRJT048L2tleXdvcmQ+PGtleXdvcmQ+QU1DSElUS0Et
SVNMQU5EPC9rZXl3b3JkPjxrZXl3b3JkPktJTExFUiBXSEFMRVM8L2tleXdvcmQ+PGtleXdvcmQ+
Rk9PRCBXRUJTPC9rZXl3b3JkPjxrZXl3b3JkPlRFTVBFUkFURSBBVVNUUkFMQVNJQTwva2V5d29y
ZD48a2V5d29yZD5CT0RZLVNJWkU8L2tleXdvcmQ+PGtleXdvcmQ+QUxBU0tBPC9rZXl3b3JkPjxr
ZXl3b3JkPkNPTU1VTklUWTwva2V5d29yZD48a2V5d29yZD5QUkVEQVRJT048L2tleXdvcmQ+PGtl
eXdvcmQ+RFlOQU1JQ1M8L2tleXdvcmQ+PC9rZXl3b3Jkcz48ZGF0ZXM+PHllYXI+MjAwNDwveWVh
cj48cHViLWRhdGVzPjxkYXRlPk1heTwvZGF0ZT48L3B1Yi1kYXRlcz48L2RhdGVzPjxhY2Nlc3Np
b24tbnVtPklTSTowMDAyMjMyODM2MDAwMTA8L2FjY2Vzc2lvbi1udW0+PHVybHM+PHJlbGF0ZWQt
dXJscz48dXJsPiZsdDtHbyB0byBJU0kmZ3Q7Oi8vMDAwMjIzMjgzNjAwMDEwPC91cmw+PC9yZWxh
dGVkLXVybHM+PC91cmxzPjxjdXN0b20xPiB6PC9jdXN0b20xPjwvcmVjb3JkPjwvQ2l0ZT48L0Vu
ZE5vdGU+
</w:fldData>
        </w:fldChar>
      </w:r>
      <w:r w:rsidR="000D0F83">
        <w:instrText xml:space="preserve"> ADDIN EN.CITE </w:instrText>
      </w:r>
      <w:r w:rsidR="000D0F83">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hZ2VzPjYyMS02
Mzg8L3BhZ2VzPjx2b2x1bWU+NzQ8L3ZvbHVtZT48bnVtYmVyPjM8L251bWJlcj48a2V5d29yZHM+
PGtleXdvcmQ+U0VBIE9UVEVSIFBPUFVMQVRJT048L2tleXdvcmQ+PGtleXdvcmQ+QU1DSElUS0Et
SVNMQU5EPC9rZXl3b3JkPjxrZXl3b3JkPktJTExFUiBXSEFMRVM8L2tleXdvcmQ+PGtleXdvcmQ+
Rk9PRCBXRUJTPC9rZXl3b3JkPjxrZXl3b3JkPlRFTVBFUkFURSBBVVNUUkFMQVNJQTwva2V5d29y
ZD48a2V5d29yZD5CT0RZLVNJWkU8L2tleXdvcmQ+PGtleXdvcmQ+QUxBU0tBPC9rZXl3b3JkPjxr
ZXl3b3JkPkNPTU1VTklUWTwva2V5d29yZD48a2V5d29yZD5QUkVEQVRJT048L2tleXdvcmQ+PGtl
eXdvcmQ+RFlOQU1JQ1M8L2tleXdvcmQ+PC9rZXl3b3Jkcz48ZGF0ZXM+PHllYXI+MjAwNDwveWVh
cj48cHViLWRhdGVzPjxkYXRlPk1heTwvZGF0ZT48L3B1Yi1kYXRlcz48L2RhdGVzPjxhY2Nlc3Np
b24tbnVtPklTSTowMDAyMjMyODM2MDAwMTA8L2FjY2Vzc2lvbi1udW0+PHVybHM+PHJlbGF0ZWQt
dXJscz48dXJsPiZsdDtHbyB0byBJU0kmZ3Q7Oi8vMDAwMjIzMjgzNjAwMDEwPC91cmw+PC9yZWxh
dGVkLXVybHM+PC91cmxzPjxjdXN0b20xPiB6PC9jdXN0b20xPjwvcmVjb3JkPjwvQ2l0ZT48L0Vu
ZE5vdGU+
</w:fldData>
        </w:fldChar>
      </w:r>
      <w:r w:rsidR="000D0F83">
        <w:instrText xml:space="preserve"> ADDIN EN.CITE.DATA </w:instrText>
      </w:r>
      <w:r w:rsidR="000D0F83">
        <w:fldChar w:fldCharType="end"/>
      </w:r>
      <w:r w:rsidR="00735927">
        <w:fldChar w:fldCharType="separate"/>
      </w:r>
      <w:r w:rsidR="000D0F83">
        <w:rPr>
          <w:noProof/>
        </w:rPr>
        <w:t>(Estes et al. 2004, Watson &amp; Estes 2011)</w:t>
      </w:r>
      <w:r w:rsidR="00735927">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72C96434"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proofErr w:type="spellStart"/>
      <w:r w:rsidR="00602104" w:rsidRPr="00602104">
        <w:rPr>
          <w:i/>
        </w:rPr>
        <w:t>Strongylocentrotus</w:t>
      </w:r>
      <w:proofErr w:type="spellEnd"/>
      <w:r w:rsidR="00EF0B3C" w:rsidRPr="0034358B">
        <w:rPr>
          <w:i/>
        </w:rPr>
        <w:t xml:space="preserve"> </w:t>
      </w:r>
      <w:proofErr w:type="spellStart"/>
      <w:r w:rsidR="00EF0B3C" w:rsidRPr="0034358B">
        <w:rPr>
          <w:i/>
        </w:rPr>
        <w:t>purpuratus</w:t>
      </w:r>
      <w:proofErr w:type="spellEnd"/>
      <w:r w:rsidR="0034358B">
        <w:t>,</w:t>
      </w:r>
      <w:r w:rsidR="00EF0B3C" w:rsidRPr="0034358B">
        <w:t xml:space="preserve"> </w:t>
      </w:r>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xml:space="preserve">), the site-scale (average densities within a site in each year), and the within-site scale (average densities within a depth-zone and site in each year). Such comparisons at multiple scales allow us to consider the range of relationships that can be </w:t>
      </w:r>
      <w:r w:rsidR="00EF0B3C">
        <w:lastRenderedPageBreak/>
        <w:t>generated at different spatial scales and enable closer comparisons between our focal communities and those in other regions.</w:t>
      </w:r>
    </w:p>
    <w:p w14:paraId="2D298350" w14:textId="20D1EFDC"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0D0F83">
        <w:instrText xml:space="preserve"> ADDIN EN.CITE </w:instrText>
      </w:r>
      <w:r w:rsidR="000D0F83">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0D0F83">
        <w:instrText xml:space="preserve"> ADDIN EN.CITE.DATA </w:instrText>
      </w:r>
      <w:r w:rsidR="000D0F83">
        <w:fldChar w:fldCharType="end"/>
      </w:r>
      <w:r w:rsidR="00735927">
        <w:fldChar w:fldCharType="separate"/>
      </w:r>
      <w:r w:rsidR="000D0F83">
        <w:rPr>
          <w:noProof/>
        </w:rPr>
        <w:t>(Maunder &amp; Punt 2004, Potts &amp; Elith 2006)</w:t>
      </w:r>
      <w:r w:rsidR="00735927">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4B420FE4"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 xml:space="preserve">(2) the </w:t>
      </w:r>
      <w:r w:rsidR="00096130">
        <w:rPr>
          <w:color w:val="000000" w:themeColor="text1"/>
        </w:rPr>
        <w:lastRenderedPageBreak/>
        <w:t>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735927">
        <w:fldChar w:fldCharType="begin"/>
      </w:r>
      <w:r w:rsidR="000D0F83">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0D0F83">
        <w:rPr>
          <w:noProof/>
        </w:rPr>
        <w:t>(Burnham &amp; Anderson 1998)</w:t>
      </w:r>
      <w:r w:rsidR="00735927">
        <w:fldChar w:fldCharType="end"/>
      </w:r>
      <w:r>
        <w:t xml:space="preserve">. </w:t>
      </w:r>
    </w:p>
    <w:p w14:paraId="783A2BC3" w14:textId="5F7B1291" w:rsidR="00471A3D" w:rsidRDefault="009D1439">
      <w:pPr>
        <w:pStyle w:val="Heading1"/>
        <w:spacing w:before="120"/>
      </w:pPr>
      <w:bookmarkStart w:id="11" w:name="_zg3uzw3q29am" w:colFirst="0" w:colLast="0"/>
      <w:bookmarkEnd w:id="11"/>
      <w:r>
        <w:t xml:space="preserve">3. </w:t>
      </w:r>
      <w:r w:rsidR="00EF0B3C">
        <w:t>Results</w:t>
      </w:r>
    </w:p>
    <w:p w14:paraId="6AADDFFB" w14:textId="6E57B3DF" w:rsidR="00471A3D" w:rsidRDefault="009D1439">
      <w:pPr>
        <w:pStyle w:val="Heading2"/>
      </w:pPr>
      <w:bookmarkStart w:id="12" w:name="_f80bb2jl8g29" w:colFirst="0" w:colLast="0"/>
      <w:bookmarkEnd w:id="12"/>
      <w:r>
        <w:t xml:space="preserve">3.1 </w:t>
      </w:r>
      <w:r w:rsidR="00EF0B3C">
        <w:t>Sea surface temperature</w:t>
      </w:r>
    </w:p>
    <w:p w14:paraId="2B76A209" w14:textId="1590DCDD" w:rsidR="00471A3D" w:rsidRDefault="00EF0B3C">
      <w:r>
        <w:t xml:space="preserve">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w:t>
      </w:r>
      <w:r w:rsidR="0025518C">
        <w:t xml:space="preserve"> </w:t>
      </w:r>
      <w:r>
        <w:t xml:space="preserve">There were </w:t>
      </w:r>
      <w:r w:rsidR="00FB5F01">
        <w:t xml:space="preserve">also </w:t>
      </w:r>
      <w:r>
        <w:t>warm periods in both 2020 and 2021; however these periods were short enough that they did not register as high when averaged by month (Figs. S2 &amp;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p>
    <w:p w14:paraId="013304CC" w14:textId="7BFE8B8F" w:rsidR="00471A3D" w:rsidRDefault="009D1439">
      <w:pPr>
        <w:pStyle w:val="Heading2"/>
      </w:pPr>
      <w:bookmarkStart w:id="13" w:name="_5eofmerod4cl" w:colFirst="0" w:colLast="0"/>
      <w:bookmarkEnd w:id="13"/>
      <w:r>
        <w:lastRenderedPageBreak/>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r>
        <w:t>sd</w:t>
      </w:r>
      <w:proofErr w:type="spellEnd"/>
      <w:r>
        <w:t xml:space="preserve">). Canopy </w:t>
      </w:r>
      <w:r w:rsidR="0093026C">
        <w:t xml:space="preserve">cover </w:t>
      </w:r>
      <w:r>
        <w:t>along the Washington coast quickly recovered to earlier levels (Fig. 1b</w:t>
      </w:r>
      <w:r w:rsidR="005450F5">
        <w:t>, Fig. S4</w:t>
      </w:r>
      <w:r>
        <w:t xml:space="preserve">), averaging 645 ha (± 185 </w:t>
      </w:r>
      <w:proofErr w:type="spellStart"/>
      <w:r>
        <w:t>sd</w:t>
      </w:r>
      <w:proofErr w:type="spell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Fig. S5</w:t>
      </w:r>
      <w:r>
        <w:t xml:space="preserve">). There are some differences between the canopy and stipe density data (Figs. S4 &amp; S5), but these are likely scale issues as the aerial canopy survey covers </w:t>
      </w:r>
      <w:r w:rsidR="00E63861">
        <w:t xml:space="preserve">s </w:t>
      </w:r>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w:t>
      </w:r>
      <w:r>
        <w:lastRenderedPageBreak/>
        <w:t>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searched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3B379B5E" w:rsidR="00471A3D" w:rsidRDefault="00FD1045">
      <w:r w:rsidRPr="00FD1045">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proofErr w:type="spellStart"/>
      <w:r w:rsidR="00EF0B3C">
        <w:rPr>
          <w:i/>
        </w:rPr>
        <w:t>Pycnopodia</w:t>
      </w:r>
      <w:proofErr w:type="spellEnd"/>
      <w:r w:rsidR="00EF0B3C">
        <w:t xml:space="preserve">, </w:t>
      </w:r>
      <w:proofErr w:type="spellStart"/>
      <w:r w:rsidR="00EF0B3C">
        <w:t>mesopredators</w:t>
      </w:r>
      <w:proofErr w:type="spellEnd"/>
      <w:r w:rsidR="00EF0B3C">
        <w:t xml:space="preserve"> that consume urchins</w:t>
      </w:r>
      <w:r w:rsidR="000C02D6">
        <w:t xml:space="preserve"> </w:t>
      </w:r>
      <w:r w:rsidR="00735927">
        <w:fldChar w:fldCharType="begin"/>
      </w:r>
      <w:r w:rsidR="000D0F83">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0D0F83">
        <w:rPr>
          <w:noProof/>
        </w:rPr>
        <w:t>(Moitoza &amp;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14" w:name="_u6kl6dz0q0ha" w:colFirst="0" w:colLast="0"/>
      <w:bookmarkEnd w:id="14"/>
      <w:r>
        <w:lastRenderedPageBreak/>
        <w:t xml:space="preserve">3.3 </w:t>
      </w:r>
      <w:r w:rsidR="00EF0B3C">
        <w:t xml:space="preserve">Multivariate analyses of kelp forest community guilds </w:t>
      </w:r>
    </w:p>
    <w:p w14:paraId="5F09EF93" w14:textId="19C5ABD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2EF1C5F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respectively; Fig. 4, Table S6), which would be expected as a function of light limitation for autotrophs</w:t>
      </w:r>
      <w:r w:rsidR="004378FD" w:rsidRPr="008A6B3E">
        <w:t xml:space="preserve"> </w:t>
      </w:r>
      <w:r w:rsidR="00735927" w:rsidRPr="008A6B3E">
        <w:fldChar w:fldCharType="begin"/>
      </w:r>
      <w:r w:rsidR="00735927" w:rsidRPr="008A6B3E">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rsidRPr="008A6B3E">
        <w:fldChar w:fldCharType="separate"/>
      </w:r>
      <w:r w:rsidR="00735927" w:rsidRPr="008A6B3E">
        <w:rPr>
          <w:noProof/>
        </w:rPr>
        <w:t>(Dayton et al. 1984)</w:t>
      </w:r>
      <w:r w:rsidR="00735927" w:rsidRPr="008A6B3E">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over the survey span (2015-2021), and that differences among sites in terms of which algae were present, remained consistent.</w:t>
      </w:r>
      <w:r>
        <w:t xml:space="preserve"> </w:t>
      </w:r>
    </w:p>
    <w:p w14:paraId="68E62603" w14:textId="38BEE6B7" w:rsidR="00471A3D" w:rsidRDefault="00EF0B3C">
      <w:r>
        <w:t xml:space="preserve">For invertebrates virtually all of the explained variance was in the Site term (Fig. 4) with sites showing clear separation in the ordination (Fig. 3c,d).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Table S7).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 xml:space="preserve">For juvenile rockfishes, the ordination showed little clustering of sites (Fig. 3g,h), and most of the explained variance was in the Year term in the </w:t>
      </w:r>
      <w:proofErr w:type="spellStart"/>
      <w:r>
        <w:t>PerMANOVA</w:t>
      </w:r>
      <w:proofErr w:type="spellEnd"/>
      <w:r>
        <w:t xml:space="preserve"> (r</w:t>
      </w:r>
      <w:r>
        <w:rPr>
          <w:vertAlign w:val="superscript"/>
        </w:rPr>
        <w:t>2</w:t>
      </w:r>
      <w:r>
        <w:t xml:space="preserve"> = 0.29, Fig. 4, Table S9)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5" w:name="_8ord3kzb5sb4" w:colFirst="0" w:colLast="0"/>
      <w:bookmarkEnd w:id="15"/>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6207025"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w:t>
      </w:r>
      <w:r w:rsidR="00E63861">
        <w:t xml:space="preserve"> </w:t>
      </w:r>
      <w:r>
        <w:t xml:space="preserve">kelps </w:t>
      </w:r>
      <w:r w:rsidR="00E63861">
        <w:t>present</w:t>
      </w:r>
      <w:r>
        <w:t xml:space="preserve"> there to determine whether  increased urchin densities resulted in localized kelp loss. There was a negative relationship between urchin density and log</w:t>
      </w:r>
      <w:r w:rsidR="003D6C33" w:rsidRPr="003D6C33">
        <w:rPr>
          <w:vertAlign w:val="subscript"/>
        </w:rPr>
        <w:t>e</w:t>
      </w:r>
      <w:r>
        <w:t>(</w:t>
      </w:r>
      <w:proofErr w:type="spellStart"/>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3C9FE6C3" w:rsidR="00471A3D" w:rsidRDefault="009D1439">
      <w:pPr>
        <w:pStyle w:val="Heading2"/>
      </w:pPr>
      <w:bookmarkStart w:id="16" w:name="_kht2apu2sjj7" w:colFirst="0" w:colLast="0"/>
      <w:bookmarkEnd w:id="16"/>
      <w:r>
        <w:t xml:space="preserve">3.5 </w:t>
      </w:r>
      <w:r w:rsidR="00EF0B3C">
        <w:t>Kelp density and rockfish recruitment</w:t>
      </w:r>
    </w:p>
    <w:p w14:paraId="14A685D6" w14:textId="0D8A916B"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Table S10).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w:t>
      </w:r>
      <w:r>
        <w:lastRenderedPageBreak/>
        <w:t xml:space="preserve">individual </w:t>
      </w:r>
      <w:r w:rsidR="008A3F3E">
        <w:t xml:space="preserve">surface-canopy </w:t>
      </w:r>
      <w:r>
        <w:t xml:space="preserve">kelps all having coefficients of approximately 2.5 (Table </w:t>
      </w:r>
      <w:r w:rsidR="008A3F3E">
        <w:t xml:space="preserve">S10 &amp; </w:t>
      </w:r>
      <w:r>
        <w:t>S11). For the random effects</w:t>
      </w:r>
      <w:r w:rsidR="00270E92">
        <w:t xml:space="preserve"> (Table S11)</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 xml:space="preserve">2.17 points higher.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17" w:name="_1nzuexzh0v9h" w:colFirst="0" w:colLast="0"/>
      <w:bookmarkEnd w:id="17"/>
      <w:r>
        <w:t xml:space="preserve">4. </w:t>
      </w:r>
      <w:r w:rsidR="00EF0B3C">
        <w:t>Discussion</w:t>
      </w:r>
    </w:p>
    <w:p w14:paraId="039FBBD6" w14:textId="4CDDB94D"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735927">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kNhdmFuYXVnaDwvQXV0
aG9yPjxZZWFyPjIwMTk8L1llYXI+PFJlY051bT44NTIyPC9SZWNOdW0+PHJlY29yZD48cmVjLW51
bWJlcj44NTIyPC9yZWMtbnVtYmVyPjxmb3JlaWduLWtleXM+PGtleSBhcHA9IkVOIiBkYi1pZD0i
cHJ4cnp6dmR5MHgyczRlZTAwcXB4cHRhZHNzd2EwMnJ3eDBwIiB0aW1lc3RhbXA9IjAiPjg1MjI8
L2tleT48L2ZvcmVpZ24ta2V5cz48cmVmLXR5cGUgbmFtZT0iSm91cm5hbCBBcnRpY2xlIj4xNzwv
cmVmLXR5cGU+PGNvbnRyaWJ1dG9ycz48YXV0aG9ycz48YXV0aG9yPkNhdmFuYXVnaCwgSy4gQy48
L2F1dGhvcj48YXV0aG9yPlJlZWQsIEQuIEMuPC9hdXRob3I+PGF1dGhvcj5CZWxsLCBULiBXLjwv
YXV0aG9yPjxhdXRob3I+Q2FzdG9yYW5pLCBNLiBOLjwvYXV0aG9yPjxhdXRob3I+QmVhcy1MdW5h
LCBSLjwvYXV0aG9yPjwvYXV0aG9ycz48L2NvbnRyaWJ1dG9ycz48YXV0aC1hZGRyZXNzPlVuaXYg
Q2FsaWYgTG9zIEFuZ2VsZXMsIERlcHQgR2VvZywgTG9zIEFuZ2VsZXMsIENBIDkwMDI0IFVTQSYj
eEQ7VW5pdiBDYWxpZiBTYW50YSBCYXJiYXJhLCBJbnN0IE1hcmluZSBTY2ksIFNhbnRhIEJhcmJh
cmEsIENBIDkzMTA2IFVTQSYjeEQ7VW5pdiBDYWxpZiBTYW50YSBCYXJiYXJhLCBFYXJ0aCBSZXMg
SW5zdCwgU2FudGEgQmFyYmFyYSwgQ0EgOTMxMDYgVVNBJiN4RDtVbml2IFZpcmdpbmlhLCBEZXB0
IEVudmlyb25tIFNjaSwgQ2xhcmsgSGFsbCwgQ2hhcmxvdHRlc3ZpbGxlLCBWQSAyMjkwMyBVU0Em
I3hEO1VuaXYgQXV0b25vbWEgQmFqYSBDYWxpZm9ybmlhLCBGYWMgQ2llbmNpYXMgTWFyaW5hcywg
RW5zZW5hZGEsIEJhamEgQ2FsaWZvcm5pYSwgTWV4aWNvPC9hdXRoLWFkZHJlc3M+PHRpdGxlcz48
dGl0bGU+U3BhdGlhbCBWYXJpYWJpbGl0eSBpbiB0aGUgUmVzaXN0YW5jZSBhbmQgUmVzaWxpZW5j
ZSBvZiBHaWFudCBLZWxwIGluIFNvdXRoZXJuIGFuZCBCYWphIENhbGlmb3JuaWEgdG8gYSBNdWx0
aXllYXIgSGVhdHdhdmU8L3RpdGxlPjxzZWNvbmRhcnktdGl0bGU+RnJvbnRpZXJzIGluIE1hcmlu
ZSBTY2llbmNlPC9zZWNvbmRhcnktdGl0bGU+PGFsdC10aXRsZT5Gcm9udCBNYXIgU2NpPC9hbHQt
dGl0bGU+PC90aXRsZXM+PHBlcmlvZGljYWw+PGZ1bGwtdGl0bGU+RnJvbnRpZXJzIGluIE1hcmlu
ZSBTY2llbmNlPC9mdWxsLXRpdGxlPjxhYmJyLTE+RnJvbnQgTWFyIFNjaTwvYWJici0xPjwvcGVy
aW9kaWNhbD48YWx0LXBlcmlvZGljYWw+PGZ1bGwtdGl0bGU+RnJvbnRpZXJzIGluIE1hcmluZSBT
Y2llbmNlPC9mdWxsLXRpdGxlPjxhYmJyLTE+RnJvbnQgTWFyIFNjaTwvYWJici0xPjwvYWx0LXBl
cmlvZGljYWw+PHZvbHVtZT42PC92b2x1bWU+PGRhdGVzPjx5ZWFyPjIwMTk8L3llYXI+PHB1Yi1k
YXRlcz48ZGF0ZT5KdWwgMjM8L2RhdGU+PC9wdWItZGF0ZXM+PC9kYXRlcz48YWNjZXNzaW9uLW51
bT5XT1M6MDAwNDc2OTQwNTAwMDAxPC9hY2Nlc3Npb24tbnVtPjx1cmxzPjxyZWxhdGVkLXVybHM+
PHVybD4mbHQ7R28gdG8gSVNJJmd0OzovL1dPUzowMDA0NzY5NDA1MDAwMDE8L3VybD48L3JlbGF0
ZWQtdXJscz48L3VybHM+PGVsZWN0cm9uaWMtcmVzb3VyY2UtbnVtPkFSVE4gNDEzJiN4RDsxMC4z
Mzg5L2ZtYXJzLjIwMTkuMDA0MTM8L2VsZWN0cm9uaWMtcmVzb3VyY2UtbnVtPjxsYW5ndWFnZT5F
bmdsaXNoPC9sYW5ndWFnZT48L3JlY29yZD48L0NpdGU+PENpdGU+PEF1dGhvcj5IYW1pbHRvbjwv
QXV0aG9yPjxZZWFyPjIwMjA8L1llYXI+PFJlY051bT45MDY5PC9SZWNOdW0+PHJlY29yZD48cmVj
LW51bWJlcj45MDY5PC9yZWMtbnVtYmVyPjxmb3JlaWduLWtleXM+PGtleSBhcHA9IkVOIiBkYi1p
ZD0icHJ4cnp6dmR5MHgyczRlZTAwcXB4cHRhZHNzd2EwMnJ3eDBwIiB0aW1lc3RhbXA9IjE2NDcz
NTg5NTciPjkwNjk8L2tleT48L2ZvcmVpZ24ta2V5cz48cmVmLXR5cGUgbmFtZT0iSm91cm5hbCBB
cnRpY2xlIj4xNzwvcmVmLXR5cGU+PGNvbnRyaWJ1dG9ycz48YXV0aG9ycz48YXV0aG9yPkhhbWls
dG9uLCBTLiBMLjwvYXV0aG9yPjxhdXRob3I+QmVsbCwgVC4gVy48L2F1dGhvcj48YXV0aG9yPldh
dHNvbiwgSi4gUi48L2F1dGhvcj48YXV0aG9yPkdyb3J1ZC1Db2x2ZXJ0LCBLLiBBLjwvYXV0aG9y
PjxhdXRob3I+TWVuZ2UsIEIuIEEuPC9hdXRob3I+PC9hdXRob3JzPjwvY29udHJpYnV0b3JzPjxh
dXRoLWFkZHJlc3M+T3JlZ29uIFN0YXRlIFVuaXYsIERlcHQgSW50ZWdyYXQgQmlvbCwgQ29ydmFs
bGlzLCBPUiA5NzMzMSBVU0EmI3hEO1VuaXYgQ2FsaWYgU2FudGEgQmFyYmFyYSwgRWFydGggUmVz
IEluc3QsIFNhbnRhIEJhcmJhcmEsIENBIDkzMTA2IFVTQSYjeEQ7T3JlZ29uIFN0YXRlIFVuaXYs
IERlcHQgR2VvZywgQ29ydmFsbGlzLCBPUiA5NzMzMSBVU0E8L2F1dGgtYWRkcmVzcz48dGl0bGVz
Pjx0aXRsZT5SZW1vdGUgc2Vuc2luZzogZ2VuZXJhdGlvbiBvZiBsb25nLXRlcm0ga2VscCBiZWQg
ZGF0YSBzZXRzIGZvciBldmFsdWF0aW9uIG9mIGltcGFjdHMgb2YgY2xpbWF0aWMgdmFyaWF0aW9u
PC90aXRsZT48c2Vjb25kYXJ5LXRpdGxlPkVjb2xvZ3k8L3NlY29uZGFyeS10aXRsZT48YWx0LXRp
dGxlPkVjb2xvZ3k8L2FsdC10aXRsZT48L3RpdGxlcz48cGVyaW9kaWNhbD48ZnVsbC10aXRsZT5F
Y29sb2d5PC9mdWxsLXRpdGxlPjwvcGVyaW9kaWNhbD48YWx0LXBlcmlvZGljYWw+PGZ1bGwtdGl0
bGU+RWNvbG9neTwvZnVsbC10aXRsZT48L2FsdC1wZXJpb2RpY2FsPjx2b2x1bWU+MTAxPC92b2x1
bWU+PG51bWJlcj43PC9udW1iZXI+PGtleXdvcmRzPjxrZXl3b3JkPmxvbmctdGVybSBlY29sb2dp
Y2FsIGRhdGE8L2tleXdvcmQ+PGtleXdvcmQ+bWFjcm9jeXN0aXMgcHlyaWZlcmE8L2tleXdvcmQ+
PGtleXdvcmQ+bmVyZW9jeXN0aXMgbHVldGtlYW5hPC9rZXl3b3JkPjxrZXl3b3JkPm51dHJpZW50
czwva2V5d29yZD48a2V5d29yZD5vcmVnb248L2tleXdvcmQ+PGtleXdvcmQ+cG9wdWxhdGlvbiBk
eW5hbWljczwva2V5d29yZD48a2V5d29yZD5zYXRlbGxpdGUgaW1hZ2VyeTwva2V5d29yZD48a2V5
d29yZD53YXZlczwva2V5d29yZD48a2V5d29yZD5naWFudC1rZWxwPC9rZXl3b3JkPjxrZXl3b3Jk
Pm1hY3JvY3lzdGlzLXB5cmlmZXJhPC9rZXl3b3JkPjxrZXl3b3JkPmVudmlyb25tZW50YWwgY29u
dHJvbHM8L2tleXdvcmQ+PGtleXdvcmQ+Z3Jvd3RoPC9rZXl3b3JkPjxrZXl3b3JkPmR5bmFtaWNz
PC9rZXl3b3JkPjxrZXl3b3JkPmZvcmVzdHM8L2tleXdvcmQ+PGtleXdvcmQ+cmVjcnVpdG1lbnQ8
L2tleXdvcmQ+PGtleXdvcmQ+cGhhZW9waHl0YTwva2V5d29yZD48a2V5d29yZD5waHlzaW9sb2d5
PC9rZXl3b3JkPjxrZXl3b3JkPnN0YWJpbGl0eTwva2V5d29yZD48L2tleXdvcmRzPjxkYXRlcz48
eWVhcj4yMDIwPC95ZWFyPjxwdWItZGF0ZXM+PGRhdGU+SnVsPC9kYXRlPjwvcHViLWRhdGVzPjwv
ZGF0ZXM+PGlzYm4+MDAxMi05NjU4PC9pc2JuPjxhY2Nlc3Npb24tbnVtPldPUzowMDA1MjYxMjY1
MDAwMDE8L2FjY2Vzc2lvbi1udW0+PHVybHM+PHJlbGF0ZWQtdXJscz48dXJsPiZsdDtHbyB0byBJ
U0kmZ3Q7Oi8vV09TOjAwMDUyNjEyNjUwMDAwMTwvdXJsPjwvcmVsYXRlZC11cmxzPjwvdXJscz48
ZWxlY3Ryb25pYy1yZXNvdXJjZS1udW0+MTAuMTAwMi9lY3kuMzAzMTwvZWxlY3Ryb25pYy1yZXNv
dXJjZS1udW0+PGxhbmd1YWdlPkVuZ2xpc2g8L2xhbmd1YWdlPjwvcmVjb3JkPjwvQ2l0ZT48Q2l0
ZT48QXV0aG9yPk1jUGhlcnNvbjwvQXV0aG9yPjxZZWFyPjIwMjE8L1llYXI+PFJlY051bT45MDc3
PC9SZWNOdW0+PHJlY29yZD48cmVjLW51bWJlcj45MDc3PC9yZWMtbnVtYmVyPjxmb3JlaWduLWtl
eXM+PGtleSBhcHA9IkVOIiBkYi1pZD0icHJ4cnp6dmR5MHgyczRlZTAwcXB4cHRhZHNzd2EwMnJ3
eDBwIiB0aW1lc3RhbXA9IjE2NDczNTk4MDAiPjkwNzc8L2tleT48L2ZvcmVpZ24ta2V5cz48cmVm
LXR5cGUgbmFtZT0iSm91cm5hbCBBcnRpY2xlIj4xNzwvcmVmLXR5cGU+PGNvbnRyaWJ1dG9ycz48
YXV0aG9ycz48YXV0aG9yPk1jUGhlcnNvbiwgTWVyZWRpdGggTC48L2F1dGhvcj48YXV0aG9yPkZp
bmdlciwgRGVubmlzIEouIEkuPC9hdXRob3I+PGF1dGhvcj5Ib3Vza2VlcGVyLCBIZW5yeSBGLjwv
YXV0aG9yPjxhdXRob3I+QmVsbCwgVG9tIFcuPC9hdXRob3I+PGF1dGhvcj5DYXJyLCBNYXJrIEgu
PC9hdXRob3I+PGF1dGhvcj5Sb2dlcnMtQmVubmV0dCwgTGF1cmE8L2F1dGhvcj48YXV0aG9yPkt1
ZGVsYSwgUmFwaGFlbCBNLjwvYXV0aG9yPjwvYXV0aG9ycz48L2NvbnRyaWJ1dG9ycz48dGl0bGVz
Pjx0aXRsZT5MYXJnZS1zY2FsZSBzaGlmdCBpbiB0aGUgc3RydWN0dXJlIG9mIGEga2VscCBmb3Jl
c3QgZWNvc3lzdGVtIGNvLW9jY3VycyB3aXRoIGFuIGVwaXpvb3RpYyBhbmQgbWFyaW5lIGhlYXR3
YXZlPC90aXRsZT48c2Vjb25kYXJ5LXRpdGxlPkNvbW11bmljYXRpb25zIEJpb2xvZ3k8L3NlY29u
ZGFyeS10aXRsZT48L3RpdGxlcz48cGVyaW9kaWNhbD48ZnVsbC10aXRsZT5Db21tdW5pY2F0aW9u
cyBCaW9sb2d5PC9mdWxsLXRpdGxlPjwvcGVyaW9kaWNhbD48cGFnZXM+Mjk4PC9wYWdlcz48dm9s
dW1lPjQ8L3ZvbHVtZT48bnVtYmVyPjE8L251bWJlcj48ZGF0ZXM+PHllYXI+MjAyMTwveWVhcj48
cHViLWRhdGVzPjxkYXRlPjIwMjEvMDMvMDU8L2RhdGU+PC9wdWItZGF0ZXM+PC9kYXRlcz48aXNi
bj4yMzk5LTM2NDI8L2lzYm4+PHVybHM+PHJlbGF0ZWQtdXJscz48dXJsPmh0dHBzOi8vZG9pLm9y
Zy8xMC4xMDM4L3M0MjAwMy0wMjEtMDE4MjctNjwvdXJsPjwvcmVsYXRlZC11cmxzPjwvdXJscz48
ZWxlY3Ryb25pYy1yZXNvdXJjZS1udW0+MTAuMTAzOC9zNDIwMDMtMDIxLTAxODI3LTY8L2VsZWN0
cm9uaWMtcmVzb3VyY2UtbnVtPjwvcmVjb3JkPjwvQ2l0ZT48L0VuZE5vdGU+
</w:fldData>
        </w:fldChar>
      </w:r>
      <w:r w:rsidR="000D0F83">
        <w:instrText xml:space="preserve"> ADDIN EN.CITE </w:instrText>
      </w:r>
      <w:r w:rsidR="000D0F83">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kNhdmFuYXVnaDwvQXV0
aG9yPjxZZWFyPjIwMTk8L1llYXI+PFJlY051bT44NTIyPC9SZWNOdW0+PHJlY29yZD48cmVjLW51
bWJlcj44NTIyPC9yZWMtbnVtYmVyPjxmb3JlaWduLWtleXM+PGtleSBhcHA9IkVOIiBkYi1pZD0i
cHJ4cnp6dmR5MHgyczRlZTAwcXB4cHRhZHNzd2EwMnJ3eDBwIiB0aW1lc3RhbXA9IjAiPjg1MjI8
L2tleT48L2ZvcmVpZ24ta2V5cz48cmVmLXR5cGUgbmFtZT0iSm91cm5hbCBBcnRpY2xlIj4xNzwv
cmVmLXR5cGU+PGNvbnRyaWJ1dG9ycz48YXV0aG9ycz48YXV0aG9yPkNhdmFuYXVnaCwgSy4gQy48
L2F1dGhvcj48YXV0aG9yPlJlZWQsIEQuIEMuPC9hdXRob3I+PGF1dGhvcj5CZWxsLCBULiBXLjwv
YXV0aG9yPjxhdXRob3I+Q2FzdG9yYW5pLCBNLiBOLjwvYXV0aG9yPjxhdXRob3I+QmVhcy1MdW5h
LCBSLjwvYXV0aG9yPjwvYXV0aG9ycz48L2NvbnRyaWJ1dG9ycz48YXV0aC1hZGRyZXNzPlVuaXYg
Q2FsaWYgTG9zIEFuZ2VsZXMsIERlcHQgR2VvZywgTG9zIEFuZ2VsZXMsIENBIDkwMDI0IFVTQSYj
eEQ7VW5pdiBDYWxpZiBTYW50YSBCYXJiYXJhLCBJbnN0IE1hcmluZSBTY2ksIFNhbnRhIEJhcmJh
cmEsIENBIDkzMTA2IFVTQSYjeEQ7VW5pdiBDYWxpZiBTYW50YSBCYXJiYXJhLCBFYXJ0aCBSZXMg
SW5zdCwgU2FudGEgQmFyYmFyYSwgQ0EgOTMxMDYgVVNBJiN4RDtVbml2IFZpcmdpbmlhLCBEZXB0
IEVudmlyb25tIFNjaSwgQ2xhcmsgSGFsbCwgQ2hhcmxvdHRlc3ZpbGxlLCBWQSAyMjkwMyBVU0Em
I3hEO1VuaXYgQXV0b25vbWEgQmFqYSBDYWxpZm9ybmlhLCBGYWMgQ2llbmNpYXMgTWFyaW5hcywg
RW5zZW5hZGEsIEJhamEgQ2FsaWZvcm5pYSwgTWV4aWNvPC9hdXRoLWFkZHJlc3M+PHRpdGxlcz48
dGl0bGU+U3BhdGlhbCBWYXJpYWJpbGl0eSBpbiB0aGUgUmVzaXN0YW5jZSBhbmQgUmVzaWxpZW5j
ZSBvZiBHaWFudCBLZWxwIGluIFNvdXRoZXJuIGFuZCBCYWphIENhbGlmb3JuaWEgdG8gYSBNdWx0
aXllYXIgSGVhdHdhdmU8L3RpdGxlPjxzZWNvbmRhcnktdGl0bGU+RnJvbnRpZXJzIGluIE1hcmlu
ZSBTY2llbmNlPC9zZWNvbmRhcnktdGl0bGU+PGFsdC10aXRsZT5Gcm9udCBNYXIgU2NpPC9hbHQt
dGl0bGU+PC90aXRsZXM+PHBlcmlvZGljYWw+PGZ1bGwtdGl0bGU+RnJvbnRpZXJzIGluIE1hcmlu
ZSBTY2llbmNlPC9mdWxsLXRpdGxlPjxhYmJyLTE+RnJvbnQgTWFyIFNjaTwvYWJici0xPjwvcGVy
aW9kaWNhbD48YWx0LXBlcmlvZGljYWw+PGZ1bGwtdGl0bGU+RnJvbnRpZXJzIGluIE1hcmluZSBT
Y2llbmNlPC9mdWxsLXRpdGxlPjxhYmJyLTE+RnJvbnQgTWFyIFNjaTwvYWJici0xPjwvYWx0LXBl
cmlvZGljYWw+PHZvbHVtZT42PC92b2x1bWU+PGRhdGVzPjx5ZWFyPjIwMTk8L3llYXI+PHB1Yi1k
YXRlcz48ZGF0ZT5KdWwgMjM8L2RhdGU+PC9wdWItZGF0ZXM+PC9kYXRlcz48YWNjZXNzaW9uLW51
bT5XT1M6MDAwNDc2OTQwNTAwMDAxPC9hY2Nlc3Npb24tbnVtPjx1cmxzPjxyZWxhdGVkLXVybHM+
PHVybD4mbHQ7R28gdG8gSVNJJmd0OzovL1dPUzowMDA0NzY5NDA1MDAwMDE8L3VybD48L3JlbGF0
ZWQtdXJscz48L3VybHM+PGVsZWN0cm9uaWMtcmVzb3VyY2UtbnVtPkFSVE4gNDEzJiN4RDsxMC4z
Mzg5L2ZtYXJzLjIwMTkuMDA0MTM8L2VsZWN0cm9uaWMtcmVzb3VyY2UtbnVtPjxsYW5ndWFnZT5F
bmdsaXNoPC9sYW5ndWFnZT48L3JlY29yZD48L0NpdGU+PENpdGU+PEF1dGhvcj5IYW1pbHRvbjwv
QXV0aG9yPjxZZWFyPjIwMjA8L1llYXI+PFJlY051bT45MDY5PC9SZWNOdW0+PHJlY29yZD48cmVj
LW51bWJlcj45MDY5PC9yZWMtbnVtYmVyPjxmb3JlaWduLWtleXM+PGtleSBhcHA9IkVOIiBkYi1p
ZD0icHJ4cnp6dmR5MHgyczRlZTAwcXB4cHRhZHNzd2EwMnJ3eDBwIiB0aW1lc3RhbXA9IjE2NDcz
NTg5NTciPjkwNjk8L2tleT48L2ZvcmVpZ24ta2V5cz48cmVmLXR5cGUgbmFtZT0iSm91cm5hbCBB
cnRpY2xlIj4xNzwvcmVmLXR5cGU+PGNvbnRyaWJ1dG9ycz48YXV0aG9ycz48YXV0aG9yPkhhbWls
dG9uLCBTLiBMLjwvYXV0aG9yPjxhdXRob3I+QmVsbCwgVC4gVy48L2F1dGhvcj48YXV0aG9yPldh
dHNvbiwgSi4gUi48L2F1dGhvcj48YXV0aG9yPkdyb3J1ZC1Db2x2ZXJ0LCBLLiBBLjwvYXV0aG9y
PjxhdXRob3I+TWVuZ2UsIEIuIEEuPC9hdXRob3I+PC9hdXRob3JzPjwvY29udHJpYnV0b3JzPjxh
dXRoLWFkZHJlc3M+T3JlZ29uIFN0YXRlIFVuaXYsIERlcHQgSW50ZWdyYXQgQmlvbCwgQ29ydmFs
bGlzLCBPUiA5NzMzMSBVU0EmI3hEO1VuaXYgQ2FsaWYgU2FudGEgQmFyYmFyYSwgRWFydGggUmVz
IEluc3QsIFNhbnRhIEJhcmJhcmEsIENBIDkzMTA2IFVTQSYjeEQ7T3JlZ29uIFN0YXRlIFVuaXYs
IERlcHQgR2VvZywgQ29ydmFsbGlzLCBPUiA5NzMzMSBVU0E8L2F1dGgtYWRkcmVzcz48dGl0bGVz
Pjx0aXRsZT5SZW1vdGUgc2Vuc2luZzogZ2VuZXJhdGlvbiBvZiBsb25nLXRlcm0ga2VscCBiZWQg
ZGF0YSBzZXRzIGZvciBldmFsdWF0aW9uIG9mIGltcGFjdHMgb2YgY2xpbWF0aWMgdmFyaWF0aW9u
PC90aXRsZT48c2Vjb25kYXJ5LXRpdGxlPkVjb2xvZ3k8L3NlY29uZGFyeS10aXRsZT48YWx0LXRp
dGxlPkVjb2xvZ3k8L2FsdC10aXRsZT48L3RpdGxlcz48cGVyaW9kaWNhbD48ZnVsbC10aXRsZT5F
Y29sb2d5PC9mdWxsLXRpdGxlPjwvcGVyaW9kaWNhbD48YWx0LXBlcmlvZGljYWw+PGZ1bGwtdGl0
bGU+RWNvbG9neTwvZnVsbC10aXRsZT48L2FsdC1wZXJpb2RpY2FsPjx2b2x1bWU+MTAxPC92b2x1
bWU+PG51bWJlcj43PC9udW1iZXI+PGtleXdvcmRzPjxrZXl3b3JkPmxvbmctdGVybSBlY29sb2dp
Y2FsIGRhdGE8L2tleXdvcmQ+PGtleXdvcmQ+bWFjcm9jeXN0aXMgcHlyaWZlcmE8L2tleXdvcmQ+
PGtleXdvcmQ+bmVyZW9jeXN0aXMgbHVldGtlYW5hPC9rZXl3b3JkPjxrZXl3b3JkPm51dHJpZW50
czwva2V5d29yZD48a2V5d29yZD5vcmVnb248L2tleXdvcmQ+PGtleXdvcmQ+cG9wdWxhdGlvbiBk
eW5hbWljczwva2V5d29yZD48a2V5d29yZD5zYXRlbGxpdGUgaW1hZ2VyeTwva2V5d29yZD48a2V5
d29yZD53YXZlczwva2V5d29yZD48a2V5d29yZD5naWFudC1rZWxwPC9rZXl3b3JkPjxrZXl3b3Jk
Pm1hY3JvY3lzdGlzLXB5cmlmZXJhPC9rZXl3b3JkPjxrZXl3b3JkPmVudmlyb25tZW50YWwgY29u
dHJvbHM8L2tleXdvcmQ+PGtleXdvcmQ+Z3Jvd3RoPC9rZXl3b3JkPjxrZXl3b3JkPmR5bmFtaWNz
PC9rZXl3b3JkPjxrZXl3b3JkPmZvcmVzdHM8L2tleXdvcmQ+PGtleXdvcmQ+cmVjcnVpdG1lbnQ8
L2tleXdvcmQ+PGtleXdvcmQ+cGhhZW9waHl0YTwva2V5d29yZD48a2V5d29yZD5waHlzaW9sb2d5
PC9rZXl3b3JkPjxrZXl3b3JkPnN0YWJpbGl0eTwva2V5d29yZD48L2tleXdvcmRzPjxkYXRlcz48
eWVhcj4yMDIwPC95ZWFyPjxwdWItZGF0ZXM+PGRhdGU+SnVsPC9kYXRlPjwvcHViLWRhdGVzPjwv
ZGF0ZXM+PGlzYm4+MDAxMi05NjU4PC9pc2JuPjxhY2Nlc3Npb24tbnVtPldPUzowMDA1MjYxMjY1
MDAwMDE8L2FjY2Vzc2lvbi1udW0+PHVybHM+PHJlbGF0ZWQtdXJscz48dXJsPiZsdDtHbyB0byBJ
U0kmZ3Q7Oi8vV09TOjAwMDUyNjEyNjUwMDAwMTwvdXJsPjwvcmVsYXRlZC11cmxzPjwvdXJscz48
ZWxlY3Ryb25pYy1yZXNvdXJjZS1udW0+MTAuMTAwMi9lY3kuMzAzMTwvZWxlY3Ryb25pYy1yZXNv
dXJjZS1udW0+PGxhbmd1YWdlPkVuZ2xpc2g8L2xhbmd1YWdlPjwvcmVjb3JkPjwvQ2l0ZT48Q2l0
ZT48QXV0aG9yPk1jUGhlcnNvbjwvQXV0aG9yPjxZZWFyPjIwMjE8L1llYXI+PFJlY051bT45MDc3
PC9SZWNOdW0+PHJlY29yZD48cmVjLW51bWJlcj45MDc3PC9yZWMtbnVtYmVyPjxmb3JlaWduLWtl
eXM+PGtleSBhcHA9IkVOIiBkYi1pZD0icHJ4cnp6dmR5MHgyczRlZTAwcXB4cHRhZHNzd2EwMnJ3
eDBwIiB0aW1lc3RhbXA9IjE2NDczNTk4MDAiPjkwNzc8L2tleT48L2ZvcmVpZ24ta2V5cz48cmVm
LXR5cGUgbmFtZT0iSm91cm5hbCBBcnRpY2xlIj4xNzwvcmVmLXR5cGU+PGNvbnRyaWJ1dG9ycz48
YXV0aG9ycz48YXV0aG9yPk1jUGhlcnNvbiwgTWVyZWRpdGggTC48L2F1dGhvcj48YXV0aG9yPkZp
bmdlciwgRGVubmlzIEouIEkuPC9hdXRob3I+PGF1dGhvcj5Ib3Vza2VlcGVyLCBIZW5yeSBGLjwv
YXV0aG9yPjxhdXRob3I+QmVsbCwgVG9tIFcuPC9hdXRob3I+PGF1dGhvcj5DYXJyLCBNYXJrIEgu
PC9hdXRob3I+PGF1dGhvcj5Sb2dlcnMtQmVubmV0dCwgTGF1cmE8L2F1dGhvcj48YXV0aG9yPkt1
ZGVsYSwgUmFwaGFlbCBNLjwvYXV0aG9yPjwvYXV0aG9ycz48L2NvbnRyaWJ1dG9ycz48dGl0bGVz
Pjx0aXRsZT5MYXJnZS1zY2FsZSBzaGlmdCBpbiB0aGUgc3RydWN0dXJlIG9mIGEga2VscCBmb3Jl
c3QgZWNvc3lzdGVtIGNvLW9jY3VycyB3aXRoIGFuIGVwaXpvb3RpYyBhbmQgbWFyaW5lIGhlYXR3
YXZlPC90aXRsZT48c2Vjb25kYXJ5LXRpdGxlPkNvbW11bmljYXRpb25zIEJpb2xvZ3k8L3NlY29u
ZGFyeS10aXRsZT48L3RpdGxlcz48cGVyaW9kaWNhbD48ZnVsbC10aXRsZT5Db21tdW5pY2F0aW9u
cyBCaW9sb2d5PC9mdWxsLXRpdGxlPjwvcGVyaW9kaWNhbD48cGFnZXM+Mjk4PC9wYWdlcz48dm9s
dW1lPjQ8L3ZvbHVtZT48bnVtYmVyPjE8L251bWJlcj48ZGF0ZXM+PHllYXI+MjAyMTwveWVhcj48
cHViLWRhdGVzPjxkYXRlPjIwMjEvMDMvMDU8L2RhdGU+PC9wdWItZGF0ZXM+PC9kYXRlcz48aXNi
bj4yMzk5LTM2NDI8L2lzYm4+PHVybHM+PHJlbGF0ZWQtdXJscz48dXJsPmh0dHBzOi8vZG9pLm9y
Zy8xMC4xMDM4L3M0MjAwMy0wMjEtMDE4MjctNjwvdXJsPjwvcmVsYXRlZC11cmxzPjwvdXJscz48
ZWxlY3Ryb25pYy1yZXNvdXJjZS1udW0+MTAuMTAzOC9zNDIwMDMtMDIxLTAxODI3LTY8L2VsZWN0
cm9uaWMtcmVzb3VyY2UtbnVtPjwvcmVjb3JkPjwvQ2l0ZT48L0VuZE5vdGU+
</w:fldData>
        </w:fldChar>
      </w:r>
      <w:r w:rsidR="000D0F83">
        <w:instrText xml:space="preserve"> ADDIN EN.CITE.DATA </w:instrText>
      </w:r>
      <w:r w:rsidR="000D0F83">
        <w:fldChar w:fldCharType="end"/>
      </w:r>
      <w:r w:rsidR="00735927">
        <w:fldChar w:fldCharType="separate"/>
      </w:r>
      <w:r w:rsidR="000D0F83">
        <w:rPr>
          <w:noProof/>
        </w:rPr>
        <w:t>(Cavanaugh et al. 2019, Rogers-Bennett &amp;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HBhZ2VzPjE1MDUwPC9wYWdlcz48dm9sdW1lPjk8
L3ZvbHVtZT48bnVtYmVyPjE8L251bWJlcj48ZWRpdGlvbj4yMDE5LzEwLzIzPC9lZGl0aW9uPjxk
YXRlcz48eWVhcj4yMDE5PC95ZWFyPjxwdWItZGF0ZXM+PGRhdGU+T2N0IDIxPC9kYXRlPjwvcHVi
LWRhdGVzPjwvZGF0ZXM+PGlzYm4+MjA0NS0yMzIyIChFbGVjdHJvbmljKSYjeEQ7MjA0NS0yMzIy
IChMaW5raW5nKTwvaXNibj48YWNjZXNzaW9uLW51bT4zMTYzNjI4NjwvYWNjZXNzaW9uLW51bT48
dXJscz48cmVsYXRlZC11cmxzPjx1cmw+aHR0cHM6Ly93d3cubmNiaS5ubG0ubmloLmdvdi9wdWJt
ZWQvMzE2MzYyODY8L3VybD48L3JlbGF0ZWQtdXJscz48L3VybHM+PGN1c3RvbTI+UE1DNjgwMzY2
NjwvY3VzdG9tMj48ZWxlY3Ryb25pYy1yZXNvdXJjZS1udW0+MTAuMTAzOC9zNDE1OTgtMDE5LTUx
MTE0LXk8L2VsZWN0cm9uaWMtcmVzb3VyY2UtbnVtPjxsYW5ndWFnZT5FbmdsaXNoPC9sYW5ndWFn
ZT48L3JlY29yZD48L0NpdGU+PC9FbmROb3RlPn==
</w:fldData>
        </w:fldChar>
      </w:r>
      <w:r w:rsidR="000D0F83">
        <w:instrText xml:space="preserve"> ADDIN EN.CITE </w:instrText>
      </w:r>
      <w:r w:rsidR="000D0F83">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HBhZ2VzPjE1MDUwPC9wYWdlcz48dm9sdW1lPjk8
L3ZvbHVtZT48bnVtYmVyPjE8L251bWJlcj48ZWRpdGlvbj4yMDE5LzEwLzIzPC9lZGl0aW9uPjxk
YXRlcz48eWVhcj4yMDE5PC95ZWFyPjxwdWItZGF0ZXM+PGRhdGU+T2N0IDIxPC9kYXRlPjwvcHVi
LWRhdGVzPjwvZGF0ZXM+PGlzYm4+MjA0NS0yMzIyIChFbGVjdHJvbmljKSYjeEQ7MjA0NS0yMzIy
IChMaW5raW5nKTwvaXNibj48YWNjZXNzaW9uLW51bT4zMTYzNjI4NjwvYWNjZXNzaW9uLW51bT48
dXJscz48cmVsYXRlZC11cmxzPjx1cmw+aHR0cHM6Ly93d3cubmNiaS5ubG0ubmloLmdvdi9wdWJt
ZWQvMzE2MzYyODY8L3VybD48L3JlbGF0ZWQtdXJscz48L3VybHM+PGN1c3RvbTI+UE1DNjgwMzY2
NjwvY3VzdG9tMj48ZWxlY3Ryb25pYy1yZXNvdXJjZS1udW0+MTAuMTAzOC9zNDE1OTgtMDE5LTUx
MTE0LXk8L2VsZWN0cm9uaWMtcmVzb3VyY2UtbnVtPjxsYW5ndWFnZT5FbmdsaXNoPC9sYW5ndWFn
ZT48L3JlY29yZD48L0NpdGU+PC9FbmROb3RlPn==
</w:fldData>
        </w:fldChar>
      </w:r>
      <w:r w:rsidR="000D0F83">
        <w:instrText xml:space="preserve"> ADDIN EN.CITE.DATA </w:instrText>
      </w:r>
      <w:r w:rsidR="000D0F83">
        <w:fldChar w:fldCharType="end"/>
      </w:r>
      <w:r w:rsidR="00735927">
        <w:fldChar w:fldCharType="separate"/>
      </w:r>
      <w:r w:rsidR="000D0F83">
        <w:rPr>
          <w:noProof/>
        </w:rPr>
        <w:t>(Rogers-Bennett &amp;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t>
      </w:r>
      <w:r>
        <w:lastRenderedPageBreak/>
        <w:t xml:space="preserve">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YWdlcz45NTAtOTYyPC9w
YWdlcz48dm9sdW1lPjc3PC92b2x1bWU+PG51bWJlcj42PC9udW1iZXI+PHNlY3Rpb24+OTUwPC9z
ZWN0aW9uPjxkYXRlcz48eWVhcj4yMDIwPC95ZWFyPjxwdWItZGF0ZXM+PGRhdGU+SnVuPC9kYXRl
PjwvcHViLWRhdGVzPjwvZGF0ZXM+PGlzYm4+MDcwNi02NTJYJiN4RDsxMjA1LTc1MzM8L2lzYm4+
PGFjY2Vzc2lvbi1udW0+V09TOjAwMDUzODM5NjgwMDAwMjwvYWNjZXNzaW9uLW51bT48dXJscz48
cmVsYXRlZC11cmxzPjx1cmw+Jmx0O0dvIHRvIElTSSZndDs6Ly9XT1M6MDAwNTM4Mzk2ODAwMDAy
PC91cmw+PC9yZWxhdGVkLXVybHM+PC91cmxzPjxlbGVjdHJvbmljLXJlc291cmNlLW51bT4xMC4x
MTM5L2NqZmFzLTIwMTktMDE3OTwvZWxlY3Ryb25pYy1yZXNvdXJjZS1udW0+PGxhbmd1YWdlPkVu
Z2xpc2g8L2xhbmd1YWdlPjwvcmVjb3JkPjwvQ2l0ZT48L0VuZE5vdGU+AG==
</w:fldData>
        </w:fldChar>
      </w:r>
      <w:r w:rsidR="000D0F83">
        <w:instrText xml:space="preserve"> ADDIN EN.CITE </w:instrText>
      </w:r>
      <w:r w:rsidR="000D0F83">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YWdlcz45NTAtOTYyPC9w
YWdlcz48dm9sdW1lPjc3PC92b2x1bWU+PG51bWJlcj42PC9udW1iZXI+PHNlY3Rpb24+OTUwPC9z
ZWN0aW9uPjxkYXRlcz48eWVhcj4yMDIwPC95ZWFyPjxwdWItZGF0ZXM+PGRhdGU+SnVuPC9kYXRl
PjwvcHViLWRhdGVzPjwvZGF0ZXM+PGlzYm4+MDcwNi02NTJYJiN4RDsxMjA1LTc1MzM8L2lzYm4+
PGFjY2Vzc2lvbi1udW0+V09TOjAwMDUzODM5NjgwMDAwMjwvYWNjZXNzaW9uLW51bT48dXJscz48
cmVsYXRlZC11cmxzPjx1cmw+Jmx0O0dvIHRvIElTSSZndDs6Ly9XT1M6MDAwNTM4Mzk2ODAwMDAy
PC91cmw+PC9yZWxhdGVkLXVybHM+PC91cmxzPjxlbGVjdHJvbmljLXJlc291cmNlLW51bT4xMC4x
MTM5L2NqZmFzLTIwMTktMDE3OTwvZWxlY3Ryb25pYy1yZXNvdXJjZS1udW0+PGxhbmd1YWdlPkVu
Z2xpc2g8L2xhbmd1YWdlPjwvcmVjb3JkPjwvQ2l0ZT48L0VuZE5vdGU+AG==
</w:fldData>
        </w:fldChar>
      </w:r>
      <w:r w:rsidR="000D0F83">
        <w:instrText xml:space="preserve"> ADDIN EN.CITE.DATA </w:instrText>
      </w:r>
      <w:r w:rsidR="000D0F83">
        <w:fldChar w:fldCharType="end"/>
      </w:r>
      <w:r w:rsidR="00735927">
        <w:fldChar w:fldCharType="separate"/>
      </w:r>
      <w:r w:rsidR="000D0F83">
        <w:rPr>
          <w:noProof/>
        </w:rPr>
        <w:t>(Schmitt &amp; Holbrook 1990, Carr 1991, Markel &amp;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41621321"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1D762EFC" w:rsidR="00A5249A" w:rsidRPr="009C7329" w:rsidRDefault="008D6D2E" w:rsidP="009C7329">
      <w:r>
        <w:lastRenderedPageBreak/>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0D0F83">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2ABDE09A" w:rsidR="008D6D2E" w:rsidRDefault="00893A3F" w:rsidP="00230D1E">
      <w:pPr>
        <w:rPr>
          <w:color w:val="7F7F7F" w:themeColor="text1" w:themeTint="80"/>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w:t>
      </w:r>
      <w:r w:rsidR="002B7487">
        <w:lastRenderedPageBreak/>
        <w:t>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w:t>
      </w:r>
      <w:proofErr w:type="spellStart"/>
      <w:r w:rsidR="00893C5B" w:rsidRPr="00893C5B">
        <w:t>Tatoosh</w:t>
      </w:r>
      <w:proofErr w:type="spellEnd"/>
      <w:r w:rsidR="00893C5B" w:rsidRPr="00893C5B">
        <w:t xml:space="preserve"> Island </w:t>
      </w:r>
      <w:r w:rsidR="00893C5B">
        <w:t>where increases in purple 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893C5B">
        <w:rPr>
          <w:color w:val="000000" w:themeColor="text1"/>
        </w:rPr>
        <w:fldChar w:fldCharType="begin"/>
      </w:r>
      <w:r w:rsidR="00893C5B">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893C5B">
        <w:rPr>
          <w:color w:val="000000" w:themeColor="text1"/>
        </w:rPr>
        <w:fldChar w:fldCharType="separate"/>
      </w:r>
      <w:r w:rsidR="00893C5B">
        <w:rPr>
          <w:noProof/>
          <w:color w:val="000000" w:themeColor="text1"/>
        </w:rPr>
        <w:t>(Okamoto et al. 2020)</w:t>
      </w:r>
      <w:r w:rsidR="00893C5B">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402C5B30"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w:t>
      </w:r>
      <w:r w:rsidR="00E63861">
        <w:t xml:space="preserve">populations of </w:t>
      </w:r>
      <w:r>
        <w:t xml:space="preserve">species like </w:t>
      </w:r>
      <w:proofErr w:type="spellStart"/>
      <w:r>
        <w:rPr>
          <w:i/>
        </w:rPr>
        <w:t>Pycnopodia</w:t>
      </w:r>
      <w:proofErr w:type="spellEnd"/>
      <w:r>
        <w:rPr>
          <w:i/>
        </w:rPr>
        <w:t xml:space="preserve"> </w:t>
      </w:r>
      <w:r>
        <w:t xml:space="preserve">did </w:t>
      </w:r>
      <w:r w:rsidR="00E63861">
        <w:t>full crash</w:t>
      </w:r>
      <w:r>
        <w:t xml:space="preserve"> </w:t>
      </w:r>
      <w:r w:rsidR="00E63861">
        <w:t>until late 2017</w:t>
      </w:r>
      <w:r>
        <w:t xml:space="preserve"> </w:t>
      </w:r>
      <w:r w:rsidR="00735927">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 </w:instrText>
      </w:r>
      <w:r w:rsidR="00E63861">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DATA </w:instrText>
      </w:r>
      <w:r w:rsidR="00E63861">
        <w:fldChar w:fldCharType="end"/>
      </w:r>
      <w:r w:rsidR="00735927">
        <w:fldChar w:fldCharType="separate"/>
      </w:r>
      <w:r w:rsidR="00E63861">
        <w:rPr>
          <w:noProof/>
        </w:rPr>
        <w:t>(declined to 75% occurrence as defined by 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proofErr w:type="spellStart"/>
      <w:r>
        <w:rPr>
          <w:i/>
        </w:rPr>
        <w:t>Pycnopodia</w:t>
      </w:r>
      <w:proofErr w:type="spellEnd"/>
      <w:r>
        <w:t xml:space="preserve"> over </w:t>
      </w:r>
      <w:r w:rsidR="000A2315">
        <w:t xml:space="preserve">all </w:t>
      </w:r>
      <w:r>
        <w:t>survey</w:t>
      </w:r>
      <w:r w:rsidR="000A2315">
        <w:t>s</w:t>
      </w:r>
      <w:r>
        <w:t xml:space="preserve"> from 2015-2021 declining from four in 201</w:t>
      </w:r>
      <w:r w:rsidR="003D5E2C">
        <w:t>6</w:t>
      </w:r>
      <w:r>
        <w:t xml:space="preserve"> to zero in 2021. </w:t>
      </w:r>
      <w:proofErr w:type="spellStart"/>
      <w:r w:rsidR="00F573AF" w:rsidRPr="00290F3A">
        <w:rPr>
          <w:i/>
        </w:rPr>
        <w:t>Pynopodia</w:t>
      </w:r>
      <w:proofErr w:type="spellEnd"/>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proofErr w:type="spellStart"/>
      <w:r w:rsidR="000C6787" w:rsidRPr="000C6787">
        <w:rPr>
          <w:i/>
        </w:rPr>
        <w:t>Py</w:t>
      </w:r>
      <w:r w:rsidR="00A146DE">
        <w:rPr>
          <w:i/>
        </w:rPr>
        <w:t>c</w:t>
      </w:r>
      <w:r w:rsidR="000C6787" w:rsidRPr="000C6787">
        <w:rPr>
          <w:i/>
        </w:rPr>
        <w:t>nopodia</w:t>
      </w:r>
      <w:proofErr w:type="spellEnd"/>
      <w:r w:rsidR="000C6787">
        <w:t xml:space="preserve"> and other sea star </w:t>
      </w:r>
      <w:r>
        <w:t xml:space="preserve">populations may be due to </w:t>
      </w:r>
      <w:proofErr w:type="spellStart"/>
      <w:r>
        <w:t>Allee</w:t>
      </w:r>
      <w:proofErr w:type="spellEnd"/>
      <w:r>
        <w:t xml:space="preserv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w:t>
      </w:r>
      <w:r w:rsidR="003F6B2F" w:rsidRPr="00CA4F65">
        <w:lastRenderedPageBreak/>
        <w:t xml:space="preserve">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w:t>
      </w:r>
      <w:proofErr w:type="spellStart"/>
      <w:r w:rsidR="00CA4F65">
        <w:t>Allee</w:t>
      </w:r>
      <w:proofErr w:type="spellEnd"/>
      <w:r w:rsidR="00CA4F65">
        <w:t xml:space="preserve"> effects may also play a part</w:t>
      </w:r>
      <w:r w:rsidRPr="00CA4F65">
        <w:t>.</w:t>
      </w:r>
      <w:r>
        <w:t xml:space="preserve"> </w:t>
      </w:r>
    </w:p>
    <w:p w14:paraId="76B9865A" w14:textId="0A3B10CE"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proofErr w:type="spellStart"/>
      <w:r w:rsidR="001822E9">
        <w:t>Bertalanffy</w:t>
      </w:r>
      <w:proofErr w:type="spellEnd"/>
      <w:r w:rsidR="00484E6B">
        <w:t xml:space="preserve"> grow</w:t>
      </w:r>
      <w:r w:rsidR="00A146DE">
        <w:t>th</w:t>
      </w:r>
      <w:r w:rsidR="00484E6B">
        <w:t xml:space="preserve">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0D33C71D" w:rsidR="00471A3D" w:rsidRDefault="00EF0B3C">
      <w:r>
        <w:lastRenderedPageBreak/>
        <w:t xml:space="preserve">While </w:t>
      </w:r>
      <w:proofErr w:type="spellStart"/>
      <w:r>
        <w:t>interannual</w:t>
      </w:r>
      <w:proofErr w:type="spellEnd"/>
      <w:r>
        <w:t xml:space="preserve">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735927">
        <w:fldChar w:fldCharType="begin"/>
      </w:r>
      <w:r w:rsidR="00A146DE">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735927">
        <w:fldChar w:fldCharType="separate"/>
      </w:r>
      <w:r w:rsidR="00A146DE">
        <w:rPr>
          <w:noProof/>
        </w:rPr>
        <w:t>(NMFS 2014, 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FnZXM+MTA0LTExNDwvcGFnZXM+PHZvbHVtZT40Nzwvdm9sdW1lPjxudW1iZXI+MTwvbnVtYmVy
PjxkYXRlcz48eWVhcj4xOTkwPC95ZWFyPjxwdWItZGF0ZXM+PGRhdGU+Ly88L2RhdGU+PC9wdWIt
ZGF0ZXM+PC9kYXRlcz48dXJscz48cmVsYXRlZC11cmxzPjx1cmw+aHR0cHM6Ly93d3cuaW5nZW50
YWNvbm5lY3QuY29tL2NvbnRlbnQvdW1yc21hcy9idWxsbWFyLzE5OTAvMDAwMDAwNDcvMDAwMDAw
MDEvYXJ0MDAwMTI8L3VybD48L3JlbGF0ZWQtdXJscz48L3VybHM+PC9yZWNvcmQ+PC9DaXRlPjxD
aXRlPjxBdXRob3I+Q2FycjwvQXV0aG9yPjxZZWFyPjE5OTE8L1llYXI+PFJlY051bT40NDc8L1Jl
Y051bT48cmVjb3JkPjxyZWMtbnVtYmVyPjQ0NzwvcmVjLW51bWJlcj48Zm9yZWlnbi1rZXlzPjxr
ZXkgYXBwPSJFTiIgZGItaWQ9InByeHJ6enZkeTB4MnM0ZWUwMHFweHB0YWRzc3dhMDJyd3gwcCIg
dGltZXN0YW1wPSIwIj40NDc8L2tleT48L2ZvcmVpZ24ta2V5cz48cmVmLXR5cGUgbmFtZT0iSm91
cm5hbCBBcnRpY2xlIj4xNzwvcmVmLXR5cGU+PGNvbnRyaWJ1dG9ycz48YXV0aG9ycz48YXV0aG9y
PkNhcnIsIE0uSC48L2F1dGhvcj48L2F1dGhvcnM+PC9jb250cmlidXRvcnM+PHRpdGxlcz48dGl0
bGU+SGFiaXRhdCBzZWxlY3Rpb24gYW5kIHJlY3J1aXRtZW50IG9mIGFuIGFzc2VtYmxhZ2Ugb2Yg
dGVtcGVyYXRlIHpvbmUgcmVlZiBmaXNoZXM8L3RpdGxlPjxzZWNvbmRhcnktdGl0bGU+Sm91cm5h
bCBvZiBFeHBlcmltZW50YWwgTWFyaW5lIEJpb2xvZ3kgYW5kIEVjb2xvZ3k8L3NlY29uZGFyeS10
aXRsZT48L3RpdGxlcz48cGVyaW9kaWNhbD48ZnVsbC10aXRsZT5Kb3VybmFsIG9mIEV4cGVyaW1l
bnRhbCBNYXJpbmUgQmlvbG9neSBhbmQgRWNvbG9neTwvZnVsbC10aXRsZT48YWJici0xPkogRXhw
IE1hciBCaW9sIEVjb2w8L2FiYnItMT48L3BlcmlvZGljYWw+PHBhZ2VzPjExMy0xMzc8L3BhZ2Vz
Pjx2b2x1bWU+MTQ2PC92b2x1bWU+PGtleXdvcmRzPjxrZXl3b3JkPnJlY3J1aXRtZW50LCBzZXR0
bGVtZW50LCBoYWJpdGF0IHNlbGVjdGlvbjwva2V5d29yZD48L2tleXdvcmRzPjxkYXRlcz48eWVh
cj4xOTkxPC95ZWFyPjwvZGF0ZXM+PGxhYmVsPm5vYWE8L2xhYmVsPjx1cmxzPjwvdXJscz48L3Jl
Y29yZD48L0NpdGU+PENpdGU+PEF1dGhvcj5NYXJrZWw8L0F1dGhvcj48WWVhcj4yMDIwPC9ZZWFy
PjxSZWNOdW0+ODI0NzwvUmVjTnVtPjxyZWNvcmQ+PHJlYy1udW1iZXI+ODI0NzwvcmVjLW51bWJl
cj48Zm9yZWlnbi1rZXlzPjxrZXkgYXBwPSJFTiIgZGItaWQ9InByeHJ6enZkeTB4MnM0ZWUwMHFw
eHB0YWRzc3dhMDJyd3gwcCIgdGltZXN0YW1wPSIw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hZ2VzPjk1MC05NjI8L3BhZ2VzPjx2b2x1bWU+Nzc8L3ZvbHVtZT48bnVt
YmVyPjY8L251bWJlcj48c2VjdGlvbj45NTA8L3NlY3Rpb24+PGRhdGVzPjx5ZWFyPjIwMjA8L3ll
YXI+PHB1Yi1kYXRlcz48ZGF0ZT5KdW48L2RhdGU+PC9wdWItZGF0ZXM+PC9kYXRlcz48aXNibj4w
NzA2LTY1MlgmI3hEOzEyMDUtNzUzMzwvaXNibj48YWNjZXNzaW9uLW51bT5XT1M6MDAwNTM4Mzk2
ODAwMDAyPC9hY2Nlc3Npb24tbnVtPjx1cmxzPjxyZWxhdGVkLXVybHM+PHVybD4mbHQ7R28gdG8g
SVNJJmd0OzovL1dPUzowMDA1MzgzOTY4MDAwMDI8L3VybD48L3JlbGF0ZWQtdXJscz48L3VybHM+
PGVsZWN0cm9uaWMtcmVzb3VyY2UtbnVtPjEwLjExMzkvY2pmYXMtMjAxOS0wMTc5PC9lbGVjdHJv
bmljLXJlc291cmNlLW51bT48bGFuZ3VhZ2U+RW5nbGlzaDwvbGFuZ3VhZ2U+PC9yZWNvcmQ+PC9D
aXRlPjwvRW5kTm90ZT4A
</w:fldData>
        </w:fldChar>
      </w:r>
      <w:r w:rsidR="000D0F83">
        <w:instrText xml:space="preserve"> ADDIN EN.CITE </w:instrText>
      </w:r>
      <w:r w:rsidR="000D0F83">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FnZXM+MTA0LTExNDwvcGFnZXM+PHZvbHVtZT40Nzwvdm9sdW1lPjxudW1iZXI+MTwvbnVtYmVy
PjxkYXRlcz48eWVhcj4xOTkwPC95ZWFyPjxwdWItZGF0ZXM+PGRhdGU+Ly88L2RhdGU+PC9wdWIt
ZGF0ZXM+PC9kYXRlcz48dXJscz48cmVsYXRlZC11cmxzPjx1cmw+aHR0cHM6Ly93d3cuaW5nZW50
YWNvbm5lY3QuY29tL2NvbnRlbnQvdW1yc21hcy9idWxsbWFyLzE5OTAvMDAwMDAwNDcvMDAwMDAw
MDEvYXJ0MDAwMTI8L3VybD48L3JlbGF0ZWQtdXJscz48L3VybHM+PC9yZWNvcmQ+PC9DaXRlPjxD
aXRlPjxBdXRob3I+Q2FycjwvQXV0aG9yPjxZZWFyPjE5OTE8L1llYXI+PFJlY051bT40NDc8L1Jl
Y051bT48cmVjb3JkPjxyZWMtbnVtYmVyPjQ0NzwvcmVjLW51bWJlcj48Zm9yZWlnbi1rZXlzPjxr
ZXkgYXBwPSJFTiIgZGItaWQ9InByeHJ6enZkeTB4MnM0ZWUwMHFweHB0YWRzc3dhMDJyd3gwcCIg
dGltZXN0YW1wPSIwIj40NDc8L2tleT48L2ZvcmVpZ24ta2V5cz48cmVmLXR5cGUgbmFtZT0iSm91
cm5hbCBBcnRpY2xlIj4xNzwvcmVmLXR5cGU+PGNvbnRyaWJ1dG9ycz48YXV0aG9ycz48YXV0aG9y
PkNhcnIsIE0uSC48L2F1dGhvcj48L2F1dGhvcnM+PC9jb250cmlidXRvcnM+PHRpdGxlcz48dGl0
bGU+SGFiaXRhdCBzZWxlY3Rpb24gYW5kIHJlY3J1aXRtZW50IG9mIGFuIGFzc2VtYmxhZ2Ugb2Yg
dGVtcGVyYXRlIHpvbmUgcmVlZiBmaXNoZXM8L3RpdGxlPjxzZWNvbmRhcnktdGl0bGU+Sm91cm5h
bCBvZiBFeHBlcmltZW50YWwgTWFyaW5lIEJpb2xvZ3kgYW5kIEVjb2xvZ3k8L3NlY29uZGFyeS10
aXRsZT48L3RpdGxlcz48cGVyaW9kaWNhbD48ZnVsbC10aXRsZT5Kb3VybmFsIG9mIEV4cGVyaW1l
bnRhbCBNYXJpbmUgQmlvbG9neSBhbmQgRWNvbG9neTwvZnVsbC10aXRsZT48YWJici0xPkogRXhw
IE1hciBCaW9sIEVjb2w8L2FiYnItMT48L3BlcmlvZGljYWw+PHBhZ2VzPjExMy0xMzc8L3BhZ2Vz
Pjx2b2x1bWU+MTQ2PC92b2x1bWU+PGtleXdvcmRzPjxrZXl3b3JkPnJlY3J1aXRtZW50LCBzZXR0
bGVtZW50LCBoYWJpdGF0IHNlbGVjdGlvbjwva2V5d29yZD48L2tleXdvcmRzPjxkYXRlcz48eWVh
cj4xOTkxPC95ZWFyPjwvZGF0ZXM+PGxhYmVsPm5vYWE8L2xhYmVsPjx1cmxzPjwvdXJscz48L3Jl
Y29yZD48L0NpdGU+PENpdGU+PEF1dGhvcj5NYXJrZWw8L0F1dGhvcj48WWVhcj4yMDIwPC9ZZWFy
PjxSZWNOdW0+ODI0NzwvUmVjTnVtPjxyZWNvcmQ+PHJlYy1udW1iZXI+ODI0NzwvcmVjLW51bWJl
cj48Zm9yZWlnbi1rZXlzPjxrZXkgYXBwPSJFTiIgZGItaWQ9InByeHJ6enZkeTB4MnM0ZWUwMHFw
eHB0YWRzc3dhMDJyd3gwcCIgdGltZXN0YW1wPSIw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hZ2VzPjk1MC05NjI8L3BhZ2VzPjx2b2x1bWU+Nzc8L3ZvbHVtZT48bnVt
YmVyPjY8L251bWJlcj48c2VjdGlvbj45NTA8L3NlY3Rpb24+PGRhdGVzPjx5ZWFyPjIwMjA8L3ll
YXI+PHB1Yi1kYXRlcz48ZGF0ZT5KdW48L2RhdGU+PC9wdWItZGF0ZXM+PC9kYXRlcz48aXNibj4w
NzA2LTY1MlgmI3hEOzEyMDUtNzUzMzwvaXNibj48YWNjZXNzaW9uLW51bT5XT1M6MDAwNTM4Mzk2
ODAwMDAyPC9hY2Nlc3Npb24tbnVtPjx1cmxzPjxyZWxhdGVkLXVybHM+PHVybD4mbHQ7R28gdG8g
SVNJJmd0OzovL1dPUzowMDA1MzgzOTY4MDAwMDI8L3VybD48L3JlbGF0ZWQtdXJscz48L3VybHM+
PGVsZWN0cm9uaWMtcmVzb3VyY2UtbnVtPjEwLjExMzkvY2pmYXMtMjAxOS0wMTc5PC9lbGVjdHJv
bmljLXJlc291cmNlLW51bT48bGFuZ3VhZ2U+RW5nbGlzaDwvbGFuZ3VhZ2U+PC9yZWNvcmQ+PC9D
aXRlPjwvRW5kTm90ZT4A
</w:fldData>
        </w:fldChar>
      </w:r>
      <w:r w:rsidR="000D0F83">
        <w:instrText xml:space="preserve"> ADDIN EN.CITE.DATA </w:instrText>
      </w:r>
      <w:r w:rsidR="000D0F83">
        <w:fldChar w:fldCharType="end"/>
      </w:r>
      <w:r w:rsidR="00735927">
        <w:fldChar w:fldCharType="separate"/>
      </w:r>
      <w:r w:rsidR="000D0F83">
        <w:rPr>
          <w:noProof/>
        </w:rPr>
        <w:t>(Holbrook et al. 1990, Carr 1991, Markel &amp;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0D0F83">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0D0F83">
        <w:rPr>
          <w:noProof/>
        </w:rPr>
        <w:t>(Carr 1991, Andrews &amp; Anderson 2004)</w:t>
      </w:r>
      <w:r w:rsidR="00735927">
        <w:fldChar w:fldCharType="end"/>
      </w:r>
      <w:r>
        <w:t>.</w:t>
      </w:r>
    </w:p>
    <w:p w14:paraId="07E07892" w14:textId="21A762C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 xml:space="preserve">(Schindler et al. 2015, Thorson et al. </w:t>
      </w:r>
      <w:r w:rsidR="00735927">
        <w:rPr>
          <w:noProof/>
        </w:rPr>
        <w:lastRenderedPageBreak/>
        <w:t>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8" w:name="_2ckoofy96g8s" w:colFirst="0" w:colLast="0"/>
      <w:bookmarkEnd w:id="18"/>
      <w:r>
        <w:t>Acknowledgements</w:t>
      </w:r>
    </w:p>
    <w:p w14:paraId="30BDF20D" w14:textId="384CECC3" w:rsidR="00471A3D" w:rsidRDefault="00EF0B3C" w:rsidP="00985276">
      <w:r>
        <w:t xml:space="preserve">We thank </w:t>
      </w:r>
      <w:r>
        <w:rPr>
          <w:highlight w:val="yellow"/>
        </w:rPr>
        <w:t>XX</w:t>
      </w:r>
      <w:r>
        <w:t xml:space="preserve"> anonymous reviewers, </w:t>
      </w:r>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 Special thanks to R.C. Wilson and B.J. Wagner. </w:t>
      </w:r>
      <w:bookmarkStart w:id="19" w:name="_tfgwewy7a3j9" w:colFirst="0" w:colLast="0"/>
      <w:bookmarkEnd w:id="19"/>
      <w:r>
        <w:br w:type="page"/>
      </w:r>
    </w:p>
    <w:p w14:paraId="01FBA58F" w14:textId="77777777" w:rsidR="00471A3D" w:rsidRDefault="00EF0B3C">
      <w:pPr>
        <w:pStyle w:val="Heading1"/>
      </w:pPr>
      <w:bookmarkStart w:id="20" w:name="_jyj55lpsprbv" w:colFirst="0" w:colLast="0"/>
      <w:bookmarkEnd w:id="20"/>
      <w:r>
        <w:lastRenderedPageBreak/>
        <w:t>Literature Cited</w:t>
      </w:r>
    </w:p>
    <w:bookmarkStart w:id="21" w:name="_vq7lwaa8xm4l" w:colFirst="0" w:colLast="0"/>
    <w:bookmarkStart w:id="22" w:name="_GoBack"/>
    <w:bookmarkEnd w:id="21"/>
    <w:p w14:paraId="5B1DB6FE" w14:textId="77777777" w:rsidR="000D0F83" w:rsidRPr="000D0F83" w:rsidRDefault="00985276" w:rsidP="005241E2">
      <w:pPr>
        <w:pStyle w:val="EndNoteBibliography"/>
        <w:spacing w:line="480" w:lineRule="auto"/>
        <w:ind w:left="720" w:hanging="720"/>
      </w:pPr>
      <w:r>
        <w:fldChar w:fldCharType="begin"/>
      </w:r>
      <w:r>
        <w:instrText xml:space="preserve"> ADDIN EN.REFLIST </w:instrText>
      </w:r>
      <w:r>
        <w:fldChar w:fldCharType="separate"/>
      </w:r>
      <w:r w:rsidR="000D0F83" w:rsidRPr="000D0F83">
        <w:t>Ammann AJ (2004) SMURFs: standard monitoring unts for the recruitment of temperate reef fishes. Journal of Experimental Marine Biology and Ecology 299:135-154</w:t>
      </w:r>
    </w:p>
    <w:p w14:paraId="4484523F" w14:textId="77777777" w:rsidR="000D0F83" w:rsidRPr="000D0F83" w:rsidRDefault="000D0F83" w:rsidP="005241E2">
      <w:pPr>
        <w:pStyle w:val="EndNoteBibliography"/>
        <w:spacing w:line="480" w:lineRule="auto"/>
        <w:ind w:left="720" w:hanging="720"/>
      </w:pPr>
      <w:r w:rsidRPr="000D0F83">
        <w:t>Anderson MJ (2001) A new method for non-parametric multivariate analysis of variance. Austral Ecology 26:32-46</w:t>
      </w:r>
    </w:p>
    <w:p w14:paraId="6E0A79F4" w14:textId="77777777" w:rsidR="000D0F83" w:rsidRPr="000D0F83" w:rsidRDefault="000D0F83" w:rsidP="005241E2">
      <w:pPr>
        <w:pStyle w:val="EndNoteBibliography"/>
        <w:spacing w:line="480" w:lineRule="auto"/>
        <w:ind w:left="720" w:hanging="720"/>
      </w:pPr>
      <w:r w:rsidRPr="000D0F83">
        <w:t>Anderson MJ, Willis TJ (2003) Canonical analysis of principal coordinates: A useful method of constrained ordination for ecology. Ecology 84:511-525</w:t>
      </w:r>
    </w:p>
    <w:p w14:paraId="27219369" w14:textId="77777777" w:rsidR="000D0F83" w:rsidRPr="000D0F83" w:rsidRDefault="000D0F83" w:rsidP="005241E2">
      <w:pPr>
        <w:pStyle w:val="EndNoteBibliography"/>
        <w:spacing w:line="480" w:lineRule="auto"/>
        <w:ind w:left="720" w:hanging="720"/>
      </w:pPr>
      <w:r w:rsidRPr="000D0F83">
        <w:t>Andrews KS, Anderson TW (2004) Habitat-dependent recruitment of two temperate reef fishes at multiple spatial scales. Marine Ecology-Progress Series 277:231-244</w:t>
      </w:r>
    </w:p>
    <w:p w14:paraId="3726CD70" w14:textId="77777777" w:rsidR="000D0F83" w:rsidRPr="000D0F83" w:rsidRDefault="000D0F83" w:rsidP="005241E2">
      <w:pPr>
        <w:pStyle w:val="EndNoteBibliography"/>
        <w:spacing w:line="480" w:lineRule="auto"/>
        <w:ind w:left="720" w:hanging="720"/>
      </w:pPr>
      <w:r w:rsidRPr="000D0F83">
        <w:t>Arafeh-Dalmau N, Montano-Moctezuma G, Martinez JA, Beas-Luna R, Schoeman DS, Torres-Moye G (2019) Extreme Marine Heatwaves Alter Kelp Forest Community Near Its Equatorward Distribution Limit. Frontiers in Marine Science 6</w:t>
      </w:r>
    </w:p>
    <w:p w14:paraId="3D8EB56C" w14:textId="77777777" w:rsidR="000D0F83" w:rsidRPr="000D0F83" w:rsidRDefault="000D0F83" w:rsidP="005241E2">
      <w:pPr>
        <w:pStyle w:val="EndNoteBibliography"/>
        <w:spacing w:line="480" w:lineRule="auto"/>
        <w:ind w:left="720" w:hanging="720"/>
      </w:pPr>
      <w:r w:rsidRPr="000D0F83">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2D64BA7B" w14:textId="77777777" w:rsidR="000D0F83" w:rsidRPr="000D0F83" w:rsidRDefault="000D0F83" w:rsidP="005241E2">
      <w:pPr>
        <w:pStyle w:val="EndNoteBibliography"/>
        <w:spacing w:line="480" w:lineRule="auto"/>
        <w:ind w:left="720" w:hanging="720"/>
      </w:pPr>
      <w:r w:rsidRPr="000D0F83">
        <w:t>Bond NA, Cronin MF, Freeland H, Mantua N (2015) Causes and impacts of the 2014 warm anomaly in the NE Pacific. Geophysical Research Letters 42:3414-3420</w:t>
      </w:r>
    </w:p>
    <w:p w14:paraId="5CF00DE4" w14:textId="77777777" w:rsidR="000D0F83" w:rsidRPr="000D0F83" w:rsidRDefault="000D0F83" w:rsidP="005241E2">
      <w:pPr>
        <w:pStyle w:val="EndNoteBibliography"/>
        <w:spacing w:line="480" w:lineRule="auto"/>
        <w:ind w:left="720" w:hanging="720"/>
      </w:pPr>
      <w:r w:rsidRPr="000D0F83">
        <w:t>Burnham KP, Anderson DR (1998) Model selection and inference: a practical information-theoretic approach. Springer-Verlag, New York, NY</w:t>
      </w:r>
    </w:p>
    <w:p w14:paraId="71885555" w14:textId="77777777" w:rsidR="000D0F83" w:rsidRPr="000D0F83" w:rsidRDefault="000D0F83" w:rsidP="005241E2">
      <w:pPr>
        <w:pStyle w:val="EndNoteBibliography"/>
        <w:spacing w:line="480" w:lineRule="auto"/>
        <w:ind w:left="720" w:hanging="720"/>
      </w:pPr>
      <w:r w:rsidRPr="000D0F83">
        <w:lastRenderedPageBreak/>
        <w:t>Burt JM, Tinker MT, Okamoto DK, Demes KW, Holmes K, Salomon AK (2018) Sudden collapse of a mesopredator reveals its complementary role in mediating rocky reef regime shifts. Proceedings of the Royal Society B-Biological Sciences 285</w:t>
      </w:r>
    </w:p>
    <w:p w14:paraId="78A1393D" w14:textId="77777777" w:rsidR="000D0F83" w:rsidRPr="000D0F83" w:rsidRDefault="000D0F83" w:rsidP="005241E2">
      <w:pPr>
        <w:pStyle w:val="EndNoteBibliography"/>
        <w:spacing w:line="480" w:lineRule="auto"/>
        <w:ind w:left="720" w:hanging="720"/>
      </w:pPr>
      <w:r w:rsidRPr="000D0F83">
        <w:t>Carpenter SR, Folke C, Scheffer M, F.R. W (2009) Resilience: accounting for the noncomputable. . Ecology and Society 14:13</w:t>
      </w:r>
    </w:p>
    <w:p w14:paraId="7DC731F2" w14:textId="77777777" w:rsidR="000D0F83" w:rsidRPr="000D0F83" w:rsidRDefault="000D0F83" w:rsidP="005241E2">
      <w:pPr>
        <w:pStyle w:val="EndNoteBibliography"/>
        <w:spacing w:line="480" w:lineRule="auto"/>
        <w:ind w:left="720" w:hanging="720"/>
      </w:pPr>
      <w:r w:rsidRPr="000D0F83">
        <w:t>Carr MH (1991) Habitat selection and recruitment of an assemblage of temperate zone reef fishes. Journal of Experimental Marine Biology and Ecology 146:113-137</w:t>
      </w:r>
    </w:p>
    <w:p w14:paraId="6F66E457" w14:textId="77777777" w:rsidR="000D0F83" w:rsidRPr="000D0F83" w:rsidRDefault="000D0F83" w:rsidP="005241E2">
      <w:pPr>
        <w:pStyle w:val="EndNoteBibliography"/>
        <w:spacing w:line="480" w:lineRule="auto"/>
        <w:ind w:left="720" w:hanging="720"/>
      </w:pPr>
      <w:r w:rsidRPr="000D0F83">
        <w:t>Castorani MCN, Reed DC, Alberto F, Bell TW, Simons RD, Cavanaugh KC, Siegel DA, Raimondi PT (2015) Connectivity structures local population dynamics: a long-term empirical test in a large metapopulation system. Ecology 96:3141-3152</w:t>
      </w:r>
    </w:p>
    <w:p w14:paraId="1154D01A" w14:textId="77777777" w:rsidR="000D0F83" w:rsidRPr="000D0F83" w:rsidRDefault="000D0F83" w:rsidP="005241E2">
      <w:pPr>
        <w:pStyle w:val="EndNoteBibliography"/>
        <w:spacing w:line="480" w:lineRule="auto"/>
        <w:ind w:left="720" w:hanging="720"/>
      </w:pPr>
      <w:r w:rsidRPr="000D0F83">
        <w:t>Cavanaugh KC, Reed DC, Bell TW, Castorani MN, Beas-Luna R (2019) Spatial Variability in the Resistance and Resilience of Giant Kelp in Southern and Baja California to a Multiyear Heatwave. Frontiers in Marine Science 6</w:t>
      </w:r>
    </w:p>
    <w:p w14:paraId="4E830185" w14:textId="77777777" w:rsidR="000D0F83" w:rsidRPr="000D0F83" w:rsidRDefault="000D0F83" w:rsidP="005241E2">
      <w:pPr>
        <w:pStyle w:val="EndNoteBibliography"/>
        <w:spacing w:line="480" w:lineRule="auto"/>
        <w:ind w:left="720" w:hanging="720"/>
      </w:pPr>
      <w:r w:rsidRPr="000D0F83">
        <w:t>Cavanaugh KC, Siegel DA, Reed DC, Dennison PE (2011) Environmental controls of giant-kelp biomass in the Santa Barbara Channel, California. Marine Ecology Progress Series 429:1-17</w:t>
      </w:r>
    </w:p>
    <w:p w14:paraId="01262FD5" w14:textId="77777777" w:rsidR="000D0F83" w:rsidRPr="000D0F83" w:rsidRDefault="000D0F83" w:rsidP="005241E2">
      <w:pPr>
        <w:pStyle w:val="EndNoteBibliography"/>
        <w:spacing w:line="480" w:lineRule="auto"/>
        <w:ind w:left="720" w:hanging="720"/>
      </w:pPr>
      <w:r w:rsidRPr="000D0F83">
        <w:t>Cavole LM, Demko AM, Diner RE, Giddings A, Koester I, Pagniello CMLS, Paulsen ML, Ramirez-Valdez A, Schwenck SM, Yen NK, Zill ME, Franks PJS (2016) Biological Impacts of the 2013-2015 Warm-Water Anomaly in the Northeast Pacific. Oceanography 29:273-285</w:t>
      </w:r>
    </w:p>
    <w:p w14:paraId="407F8783" w14:textId="77777777" w:rsidR="000D0F83" w:rsidRPr="000D0F83" w:rsidRDefault="000D0F83" w:rsidP="005241E2">
      <w:pPr>
        <w:pStyle w:val="EndNoteBibliography"/>
        <w:spacing w:line="480" w:lineRule="auto"/>
        <w:ind w:left="720" w:hanging="720"/>
      </w:pPr>
      <w:r w:rsidRPr="000D0F83">
        <w:t>Cheung WWL, Frölicher TL (2020) Marine heatwaves exacerbate climate change impacts for fisheries in the northeast Pacific. Scientific Reports 10:6678</w:t>
      </w:r>
    </w:p>
    <w:p w14:paraId="178C1F3A" w14:textId="77777777" w:rsidR="000D0F83" w:rsidRPr="000D0F83" w:rsidRDefault="000D0F83" w:rsidP="005241E2">
      <w:pPr>
        <w:pStyle w:val="EndNoteBibliography"/>
        <w:spacing w:line="480" w:lineRule="auto"/>
        <w:ind w:left="720" w:hanging="720"/>
      </w:pPr>
      <w:r w:rsidRPr="000D0F83">
        <w:lastRenderedPageBreak/>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47664D1C" w14:textId="77777777" w:rsidR="000D0F83" w:rsidRPr="000D0F83" w:rsidRDefault="000D0F83" w:rsidP="005241E2">
      <w:pPr>
        <w:pStyle w:val="EndNoteBibliography"/>
        <w:spacing w:line="480" w:lineRule="auto"/>
        <w:ind w:left="720" w:hanging="720"/>
      </w:pPr>
      <w:r w:rsidRPr="000D0F83">
        <w:t>Connell SD (2005) Assembly and maintenance of subtidal habitat heterogeneity: synergistic effects of light penetration and sedimentation. Marine Ecology Progress Series 289:53-61</w:t>
      </w:r>
    </w:p>
    <w:p w14:paraId="7B417A2F" w14:textId="77777777" w:rsidR="000D0F83" w:rsidRPr="000D0F83" w:rsidRDefault="000D0F83" w:rsidP="005241E2">
      <w:pPr>
        <w:pStyle w:val="EndNoteBibliography"/>
        <w:spacing w:line="480" w:lineRule="auto"/>
        <w:ind w:left="720" w:hanging="720"/>
      </w:pPr>
      <w:r w:rsidRPr="000D0F83">
        <w:t>Dayton PK, Currie V, Gerrodette T, Keller BD, Rosenthal R, Tresca DV (1984) Patch dynamics and stability of some California kelp communities. Ecological Monographs 54:253-289</w:t>
      </w:r>
    </w:p>
    <w:p w14:paraId="0CAAAA6C" w14:textId="77777777" w:rsidR="000D0F83" w:rsidRPr="000D0F83" w:rsidRDefault="000D0F83" w:rsidP="005241E2">
      <w:pPr>
        <w:pStyle w:val="EndNoteBibliography"/>
        <w:spacing w:line="480" w:lineRule="auto"/>
        <w:ind w:left="720" w:hanging="720"/>
      </w:pPr>
      <w:r w:rsidRPr="000D0F83">
        <w:t>Duggins DO (1983) Starfish Predation and the Creation of Mosaic Patterns in a Kelp-Dominated Community. Ecology 64:1610-1619</w:t>
      </w:r>
    </w:p>
    <w:p w14:paraId="608CEB22" w14:textId="77777777" w:rsidR="000D0F83" w:rsidRPr="000D0F83" w:rsidRDefault="000D0F83" w:rsidP="005241E2">
      <w:pPr>
        <w:pStyle w:val="EndNoteBibliography"/>
        <w:spacing w:line="480" w:lineRule="auto"/>
        <w:ind w:left="720" w:hanging="720"/>
      </w:pPr>
      <w:r w:rsidRPr="000D0F83">
        <w:t>Duggins DO, Simenstad CA, Estes JA (1989) Magnification of Secondary Production by Kelp Detritus in Coastal Marine Ecosystems. Science 245:170-173</w:t>
      </w:r>
    </w:p>
    <w:p w14:paraId="4A5A776F" w14:textId="77777777" w:rsidR="000D0F83" w:rsidRPr="000D0F83" w:rsidRDefault="000D0F83" w:rsidP="005241E2">
      <w:pPr>
        <w:pStyle w:val="EndNoteBibliography"/>
        <w:spacing w:line="480" w:lineRule="auto"/>
        <w:ind w:left="720" w:hanging="720"/>
      </w:pPr>
      <w:r w:rsidRPr="000D0F83">
        <w:t>Dunn RP, Samhouri JF, Baskett ML (2021) Transient dynamics during kelp forest recovery from fishing across multiple trophic levels. Ecological Applications 31</w:t>
      </w:r>
    </w:p>
    <w:p w14:paraId="38E03743" w14:textId="77777777" w:rsidR="000D0F83" w:rsidRPr="000D0F83" w:rsidRDefault="000D0F83" w:rsidP="005241E2">
      <w:pPr>
        <w:pStyle w:val="EndNoteBibliography"/>
        <w:spacing w:line="480" w:lineRule="auto"/>
        <w:ind w:left="720" w:hanging="720"/>
      </w:pPr>
      <w:r w:rsidRPr="000D0F83">
        <w:t xml:space="preserve">Ebert TA (2010) Demographic patterns of the purple sea urchin </w:t>
      </w:r>
      <w:r w:rsidRPr="000D0F83">
        <w:rPr>
          <w:i/>
        </w:rPr>
        <w:t>Strongylocentrotus purpuratus</w:t>
      </w:r>
      <w:r w:rsidRPr="000D0F83">
        <w:t xml:space="preserve"> along a latitudinal gradient, 1985–1987. Marine Ecology Progress Series 406:105-120</w:t>
      </w:r>
    </w:p>
    <w:p w14:paraId="3E4012F8" w14:textId="77777777" w:rsidR="000D0F83" w:rsidRPr="000D0F83" w:rsidRDefault="000D0F83" w:rsidP="005241E2">
      <w:pPr>
        <w:pStyle w:val="EndNoteBibliography"/>
        <w:spacing w:line="480" w:lineRule="auto"/>
        <w:ind w:left="720" w:hanging="720"/>
      </w:pPr>
      <w:r w:rsidRPr="000D0F83">
        <w:t>Estes JA, Danner EM, Doak DF, Konar B, Springer AM, Steinberg PD, Tinker MT, Williams TM (2004) Complex trophic interactions in kelp forest ecosystems. Bulletin of Marine Science 74:621-638</w:t>
      </w:r>
    </w:p>
    <w:p w14:paraId="153E8C69" w14:textId="77777777" w:rsidR="000D0F83" w:rsidRPr="000D0F83" w:rsidRDefault="000D0F83" w:rsidP="005241E2">
      <w:pPr>
        <w:pStyle w:val="EndNoteBibliography"/>
        <w:spacing w:line="480" w:lineRule="auto"/>
        <w:ind w:left="720" w:hanging="720"/>
      </w:pPr>
      <w:r w:rsidRPr="000D0F83">
        <w:t>Eurich JG, Selden RL, Warner RR (2014) California spiny lobster preference for urchins from kelp forests: implications for urchin barren persistence. Marine Ecology Progress Series 498:217-225</w:t>
      </w:r>
    </w:p>
    <w:p w14:paraId="7F4223B6" w14:textId="77777777" w:rsidR="000D0F83" w:rsidRPr="000D0F83" w:rsidRDefault="000D0F83" w:rsidP="005241E2">
      <w:pPr>
        <w:pStyle w:val="EndNoteBibliography"/>
        <w:spacing w:line="480" w:lineRule="auto"/>
        <w:ind w:left="720" w:hanging="720"/>
      </w:pPr>
      <w:r w:rsidRPr="000D0F83">
        <w:lastRenderedPageBreak/>
        <w:t>Feehan CJ, Scheibling RE (2014) Effects of sea urchin disease on coastal marine ecosystems. Marine Biology 161:1467-1485</w:t>
      </w:r>
    </w:p>
    <w:p w14:paraId="2D869C9B" w14:textId="77777777" w:rsidR="000D0F83" w:rsidRPr="000D0F83" w:rsidRDefault="000D0F83" w:rsidP="005241E2">
      <w:pPr>
        <w:pStyle w:val="EndNoteBibliography"/>
        <w:spacing w:line="480" w:lineRule="auto"/>
        <w:ind w:left="720" w:hanging="720"/>
      </w:pPr>
      <w:r w:rsidRPr="000D0F83">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2A6D06BC" w14:textId="77777777" w:rsidR="000D0F83" w:rsidRPr="000D0F83" w:rsidRDefault="000D0F83" w:rsidP="005241E2">
      <w:pPr>
        <w:pStyle w:val="EndNoteBibliography"/>
        <w:spacing w:line="480" w:lineRule="auto"/>
        <w:ind w:left="720" w:hanging="720"/>
      </w:pPr>
      <w:r w:rsidRPr="000D0F83">
        <w:t>Gabara SS, Konar BH, Edwards MS (2021) Biodiversity loss leads to reductions in community-wide trophic complexity. Ecosphere 12:e03361</w:t>
      </w:r>
    </w:p>
    <w:p w14:paraId="534A3DE6" w14:textId="77777777" w:rsidR="000D0F83" w:rsidRPr="000D0F83" w:rsidRDefault="000D0F83" w:rsidP="005241E2">
      <w:pPr>
        <w:pStyle w:val="EndNoteBibliography"/>
        <w:spacing w:line="480" w:lineRule="auto"/>
        <w:ind w:left="720" w:hanging="720"/>
      </w:pPr>
      <w:r w:rsidRPr="000D0F83">
        <w:t>Gallagher JB, Shelamoff V, Layton C (2022) Seaweed ecosystems may not mitigate CO2 emissions. ICES Journal of Marine Science</w:t>
      </w:r>
    </w:p>
    <w:p w14:paraId="07D2E6D4" w14:textId="77777777" w:rsidR="000D0F83" w:rsidRPr="000D0F83" w:rsidRDefault="000D0F83" w:rsidP="005241E2">
      <w:pPr>
        <w:pStyle w:val="EndNoteBibliography"/>
        <w:spacing w:line="480" w:lineRule="auto"/>
        <w:ind w:left="720" w:hanging="720"/>
      </w:pPr>
      <w:r w:rsidRPr="000D0F83">
        <w:t>Graham MH (2004) Effects of Local Deforestation on the Diversity and Structure of Southern California Giant Kelp Forest Food Webs. Ecosystems 7:341-357</w:t>
      </w:r>
    </w:p>
    <w:p w14:paraId="0CAB6CF7" w14:textId="77777777" w:rsidR="000D0F83" w:rsidRPr="000D0F83" w:rsidRDefault="000D0F83" w:rsidP="005241E2">
      <w:pPr>
        <w:pStyle w:val="EndNoteBibliography"/>
        <w:spacing w:line="480" w:lineRule="auto"/>
        <w:ind w:left="720" w:hanging="720"/>
      </w:pPr>
      <w:r w:rsidRPr="000D0F83">
        <w:t>Gregr EJ, Christensen V, Nichol L, Martone RG, Markel RW, Watson JC, Harley CDG, Pakhomov EA, Shurin JB, Chan KMA (2020) Cascading social-ecological costs and benefits triggered by a recovering keystone predator. Science 368:1243-+</w:t>
      </w:r>
    </w:p>
    <w:p w14:paraId="725A2D28" w14:textId="77777777" w:rsidR="000D0F83" w:rsidRPr="000D0F83" w:rsidRDefault="000D0F83" w:rsidP="005241E2">
      <w:pPr>
        <w:pStyle w:val="EndNoteBibliography"/>
        <w:spacing w:line="480" w:lineRule="auto"/>
        <w:ind w:left="720" w:hanging="720"/>
      </w:pPr>
      <w:r w:rsidRPr="000D0F83">
        <w:t>Hamilton SL, Bell TW, Watson JR, Grorud-Colvert KA, Menge BA (2020) Remote sensing: generation of long-term kelp bed data sets for evaluation of impacts of climatic variation. Ecology 101</w:t>
      </w:r>
    </w:p>
    <w:p w14:paraId="1674806A" w14:textId="77777777" w:rsidR="000D0F83" w:rsidRPr="000D0F83" w:rsidRDefault="000D0F83" w:rsidP="005241E2">
      <w:pPr>
        <w:pStyle w:val="EndNoteBibliography"/>
        <w:spacing w:line="480" w:lineRule="auto"/>
        <w:ind w:left="720" w:hanging="720"/>
      </w:pPr>
      <w:r w:rsidRPr="000D0F83">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 Biological Sciences 288:20211195</w:t>
      </w:r>
    </w:p>
    <w:p w14:paraId="5211FFCF" w14:textId="77777777" w:rsidR="000D0F83" w:rsidRPr="000D0F83" w:rsidRDefault="000D0F83" w:rsidP="005241E2">
      <w:pPr>
        <w:pStyle w:val="EndNoteBibliography"/>
        <w:spacing w:line="480" w:lineRule="auto"/>
        <w:ind w:left="720" w:hanging="720"/>
      </w:pPr>
      <w:r w:rsidRPr="000D0F83">
        <w:lastRenderedPageBreak/>
        <w:t>Harvey CJ, Garfield T, Williams G, Tolimieri N (eds) (2022) 2021-2022 California Current ecosystem status report: A report of the NOAA California Current Integrated Ecosystem Assessment Team (CCIEA) to the Pacific Fishery Management Council, March 13, 2022</w:t>
      </w:r>
    </w:p>
    <w:p w14:paraId="5C096814" w14:textId="77777777" w:rsidR="000D0F83" w:rsidRPr="000D0F83" w:rsidRDefault="000D0F83" w:rsidP="005241E2">
      <w:pPr>
        <w:pStyle w:val="EndNoteBibliography"/>
        <w:spacing w:line="480" w:lineRule="auto"/>
        <w:ind w:left="720" w:hanging="720"/>
      </w:pPr>
      <w:r w:rsidRPr="000D0F83">
        <w:t>Hewson I, Bistolas KSI, Quijano Cardé EM, Button JB, Foster PJ, Flanzenbaum JM, Kocian J, Lewis CK (2018) Investigating the Complex Association Between Viral Ecology, Environment, and Northeast Pacific Sea Star Wasting. Frontiers in Marine Science 5</w:t>
      </w:r>
    </w:p>
    <w:p w14:paraId="047193CB" w14:textId="77777777" w:rsidR="000D0F83" w:rsidRPr="000D0F83" w:rsidRDefault="000D0F83" w:rsidP="005241E2">
      <w:pPr>
        <w:pStyle w:val="EndNoteBibliography"/>
        <w:spacing w:line="480" w:lineRule="auto"/>
        <w:ind w:left="720" w:hanging="720"/>
      </w:pPr>
      <w:r w:rsidRPr="000D0F83">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7E900F0E" w14:textId="77777777" w:rsidR="000D0F83" w:rsidRPr="000D0F83" w:rsidRDefault="000D0F83" w:rsidP="005241E2">
      <w:pPr>
        <w:pStyle w:val="EndNoteBibliography"/>
        <w:spacing w:line="480" w:lineRule="auto"/>
        <w:ind w:left="720" w:hanging="720"/>
      </w:pPr>
      <w:r w:rsidRPr="000D0F83">
        <w:t>Holbrook SJ, Carr MH, Schmitt RJ, Coyer JA (1990) Effect of Giant Kelp on Local Abundance of Reef Fishes: The Importance of Ontogenetic Resource Requirements. Bulletin of Marine Science 47:104-114</w:t>
      </w:r>
    </w:p>
    <w:p w14:paraId="15FEBBFA" w14:textId="77777777" w:rsidR="000D0F83" w:rsidRPr="000D0F83" w:rsidRDefault="000D0F83" w:rsidP="005241E2">
      <w:pPr>
        <w:pStyle w:val="EndNoteBibliography"/>
        <w:spacing w:line="480" w:lineRule="auto"/>
        <w:ind w:left="720" w:hanging="720"/>
      </w:pPr>
      <w:r w:rsidRPr="000D0F83">
        <w:t>Huang B, Liu C, Banzon V, Freeman E, Graham G, Hankins B, Smith T, Zhang H-M (2021) Improvements of the Daily Optimum Interpolation Sea Surface Temperature (DOISST) Version 2.1. Journal of Climate 34:2923-2939</w:t>
      </w:r>
    </w:p>
    <w:p w14:paraId="66F11BA7" w14:textId="77777777" w:rsidR="000D0F83" w:rsidRPr="000D0F83" w:rsidRDefault="000D0F83" w:rsidP="005241E2">
      <w:pPr>
        <w:pStyle w:val="EndNoteBibliography"/>
        <w:spacing w:line="480" w:lineRule="auto"/>
        <w:ind w:left="720" w:hanging="720"/>
      </w:pPr>
      <w:r w:rsidRPr="000D0F83">
        <w:t>IPCC (2022) Climate change 2022: Impacts, adaptation and vulnerability. Summary for policy makers. Sixth assessment report. Intergovernmental panel on clmate change</w:t>
      </w:r>
    </w:p>
    <w:p w14:paraId="69EEED75" w14:textId="77777777" w:rsidR="000D0F83" w:rsidRPr="000D0F83" w:rsidRDefault="000D0F83" w:rsidP="005241E2">
      <w:pPr>
        <w:pStyle w:val="EndNoteBibliography"/>
        <w:spacing w:line="480" w:lineRule="auto"/>
        <w:ind w:left="720" w:hanging="720"/>
      </w:pPr>
      <w:r w:rsidRPr="000D0F83">
        <w:t>Jacox MG, Alexander MA, Mantua NJ, Scott JD, Hervieux G, Webb RS, Werner FE (2018) Forcing of Multiyear Extreme Ocean Temperatures That Impacted California Current Living Marine Resources in 2016. Bulletin of the American Meteorological Society 99:S27-S33</w:t>
      </w:r>
    </w:p>
    <w:p w14:paraId="5D0707B7" w14:textId="77777777" w:rsidR="000D0F83" w:rsidRPr="000D0F83" w:rsidRDefault="000D0F83" w:rsidP="005241E2">
      <w:pPr>
        <w:pStyle w:val="EndNoteBibliography"/>
        <w:spacing w:line="480" w:lineRule="auto"/>
        <w:ind w:left="720" w:hanging="720"/>
      </w:pPr>
      <w:r w:rsidRPr="000D0F83">
        <w:lastRenderedPageBreak/>
        <w:t>Johnson DW (2006) Predation, habitat complexity, and variation in density-dependent mortality of temperate reef fishes. Ecology 87:1179-1188</w:t>
      </w:r>
    </w:p>
    <w:p w14:paraId="1C4B7614" w14:textId="77777777" w:rsidR="000D0F83" w:rsidRPr="000D0F83" w:rsidRDefault="000D0F83" w:rsidP="005241E2">
      <w:pPr>
        <w:pStyle w:val="EndNoteBibliography"/>
        <w:spacing w:line="480" w:lineRule="auto"/>
        <w:ind w:left="720" w:hanging="720"/>
      </w:pPr>
      <w:r w:rsidRPr="000D0F83">
        <w:t>Kriegisch N, Reeves SE, Flukes EB, Johnson CR, Ling SD (2019) Drift-kelp suppresses foraging movement of overgrazing sea urchins. Oecologia 190:665-677</w:t>
      </w:r>
    </w:p>
    <w:p w14:paraId="12885F86" w14:textId="77777777" w:rsidR="000D0F83" w:rsidRPr="000D0F83" w:rsidRDefault="000D0F83" w:rsidP="005241E2">
      <w:pPr>
        <w:pStyle w:val="EndNoteBibliography"/>
        <w:spacing w:line="480" w:lineRule="auto"/>
        <w:ind w:left="720" w:hanging="720"/>
      </w:pPr>
      <w:r w:rsidRPr="000D0F83">
        <w:t>Kvitek RG, Iampietro P, Bowlby CE (1998) Sea Otters and Benthic Prey Communities: A Direct Test of the Sea Otter as Keystone Predator in Washington State. Marine Mammal Science 14:895-902</w:t>
      </w:r>
    </w:p>
    <w:p w14:paraId="11EE2783" w14:textId="77777777" w:rsidR="000D0F83" w:rsidRPr="000D0F83" w:rsidRDefault="000D0F83" w:rsidP="005241E2">
      <w:pPr>
        <w:pStyle w:val="EndNoteBibliography"/>
        <w:spacing w:line="480" w:lineRule="auto"/>
        <w:ind w:left="720" w:hanging="720"/>
      </w:pPr>
      <w:r w:rsidRPr="000D0F83">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7C20B54F" w14:textId="77777777" w:rsidR="000D0F83" w:rsidRPr="000D0F83" w:rsidRDefault="000D0F83" w:rsidP="005241E2">
      <w:pPr>
        <w:pStyle w:val="EndNoteBibliography"/>
        <w:spacing w:line="480" w:lineRule="auto"/>
        <w:ind w:left="720" w:hanging="720"/>
      </w:pPr>
      <w:r w:rsidRPr="000D0F83">
        <w:t>Kvitek RG, Shull D, Canestro D, Bowlby EC, Troutman BL (1989) Sea Otters and Benthic Prey Communities in Washington State. Marine Mammal Science 5:266-280</w:t>
      </w:r>
    </w:p>
    <w:p w14:paraId="490BED75" w14:textId="77777777" w:rsidR="000D0F83" w:rsidRPr="000D0F83" w:rsidRDefault="000D0F83" w:rsidP="005241E2">
      <w:pPr>
        <w:pStyle w:val="EndNoteBibliography"/>
        <w:spacing w:line="480" w:lineRule="auto"/>
        <w:ind w:left="720" w:hanging="720"/>
      </w:pPr>
      <w:r w:rsidRPr="000D0F83">
        <w:t>Lamy T, Koenigs C, Holbrook SJ, Miller RJ, Stier AC, Reed DC (2020) Foundation species promote community stability by increasing diversity in a giant kelp forest. Ecology 101:e02987</w:t>
      </w:r>
    </w:p>
    <w:p w14:paraId="270D38F2" w14:textId="77777777" w:rsidR="000D0F83" w:rsidRPr="000D0F83" w:rsidRDefault="000D0F83" w:rsidP="005241E2">
      <w:pPr>
        <w:pStyle w:val="EndNoteBibliography"/>
        <w:spacing w:line="480" w:lineRule="auto"/>
        <w:ind w:left="720" w:hanging="720"/>
      </w:pPr>
      <w:r w:rsidRPr="000D0F83">
        <w:t>Lonhart SI, Jeppesen R, Beas-Luna R, Crooks JA, Lorda J (2019) Shifts in the distribution and abundance of coastal marine species along the eastern Pacific Ocean during marine heatwaves from 2013 to 2018. Marine Biodiversity Records 12:13</w:t>
      </w:r>
    </w:p>
    <w:p w14:paraId="13F53D48" w14:textId="77777777" w:rsidR="000D0F83" w:rsidRPr="000D0F83" w:rsidRDefault="000D0F83" w:rsidP="005241E2">
      <w:pPr>
        <w:pStyle w:val="EndNoteBibliography"/>
        <w:spacing w:line="480" w:lineRule="auto"/>
        <w:ind w:left="720" w:hanging="720"/>
      </w:pPr>
      <w:r w:rsidRPr="000D0F83">
        <w:t>Love MS, Yoklavich M, Thorsteinson L (2002) The rockfishes of the Northeast Pacific. University of California Press, Berkley and Los Angeles</w:t>
      </w:r>
    </w:p>
    <w:p w14:paraId="7399934B" w14:textId="77777777" w:rsidR="000D0F83" w:rsidRPr="000D0F83" w:rsidRDefault="000D0F83" w:rsidP="005241E2">
      <w:pPr>
        <w:pStyle w:val="EndNoteBibliography"/>
        <w:spacing w:line="480" w:lineRule="auto"/>
        <w:ind w:left="720" w:hanging="720"/>
      </w:pPr>
      <w:r w:rsidRPr="000D0F83">
        <w:lastRenderedPageBreak/>
        <w:t>Malone DP, Davis K, Lonhart SI, Parsons-Field A, Caselle JE, Carr MH (2022) Large scale, multi-decade monitoring data from kelp forest ecosystems in California and Oregon (USA). Ecology n/a:e3630</w:t>
      </w:r>
    </w:p>
    <w:p w14:paraId="5B835F37" w14:textId="77777777" w:rsidR="000D0F83" w:rsidRPr="000D0F83" w:rsidRDefault="000D0F83" w:rsidP="005241E2">
      <w:pPr>
        <w:pStyle w:val="EndNoteBibliography"/>
        <w:spacing w:line="480" w:lineRule="auto"/>
        <w:ind w:left="720" w:hanging="720"/>
      </w:pPr>
      <w:r w:rsidRPr="000D0F83">
        <w:t>Markel RW, Shurin JB (2020) Contrasting effects of coastal upwelling on growth and recruitment of nearshore Pacific rockfishes (genus Sebastes). Canadian Journal of Fisheries and Aquatic Sciences 77:950-962</w:t>
      </w:r>
    </w:p>
    <w:p w14:paraId="7F90CE7D" w14:textId="77777777" w:rsidR="000D0F83" w:rsidRPr="000D0F83" w:rsidRDefault="000D0F83" w:rsidP="005241E2">
      <w:pPr>
        <w:pStyle w:val="EndNoteBibliography"/>
        <w:spacing w:line="480" w:lineRule="auto"/>
        <w:ind w:left="720" w:hanging="720"/>
      </w:pPr>
      <w:r w:rsidRPr="000D0F83">
        <w:t>Maunder MN, Punt AE (2004) Standardizing catch and effort data: a review of recent approaches. Fisheries Research 70:141-159</w:t>
      </w:r>
    </w:p>
    <w:p w14:paraId="6B1029FE" w14:textId="77777777" w:rsidR="000D0F83" w:rsidRPr="000D0F83" w:rsidRDefault="000D0F83" w:rsidP="005241E2">
      <w:pPr>
        <w:pStyle w:val="EndNoteBibliography"/>
        <w:spacing w:line="480" w:lineRule="auto"/>
        <w:ind w:left="720" w:hanging="720"/>
      </w:pPr>
      <w:r w:rsidRPr="000D0F83">
        <w:t>McNaughton SJ (1977) Diversity and Stability of Ecological Communities: A Comment on the Role of Empiricism in Ecology. The American Naturalist 111:515-525</w:t>
      </w:r>
    </w:p>
    <w:p w14:paraId="29D96585" w14:textId="77777777" w:rsidR="000D0F83" w:rsidRPr="000D0F83" w:rsidRDefault="000D0F83" w:rsidP="005241E2">
      <w:pPr>
        <w:pStyle w:val="EndNoteBibliography"/>
        <w:spacing w:line="480" w:lineRule="auto"/>
        <w:ind w:left="720" w:hanging="720"/>
      </w:pPr>
      <w:r w:rsidRPr="000D0F83">
        <w:t>McPherson ML, Finger DJI, Houskeeper HF, Bell TW, Carr MH, Rogers-Bennett L, Kudela RM (2021) Large-scale shift in the structure of a kelp forest ecosystem co-occurs with an epizootic and marine heatwave. Communications Biology 4:298</w:t>
      </w:r>
    </w:p>
    <w:p w14:paraId="08C84A40" w14:textId="77777777" w:rsidR="000D0F83" w:rsidRPr="000D0F83" w:rsidRDefault="000D0F83" w:rsidP="005241E2">
      <w:pPr>
        <w:pStyle w:val="EndNoteBibliography"/>
        <w:spacing w:line="480" w:lineRule="auto"/>
        <w:ind w:left="720" w:hanging="720"/>
      </w:pPr>
      <w:r w:rsidRPr="000D0F83">
        <w:t>Moitoza DJ, Phillips DW (1979) Prey defense, predator preference, and nonrandom diet: The interactions between Pycnopodia helianthoides and two species of sea urchins. Marine Biology 53:299-304</w:t>
      </w:r>
    </w:p>
    <w:p w14:paraId="416C10B5" w14:textId="77777777" w:rsidR="000D0F83" w:rsidRPr="000D0F83" w:rsidRDefault="000D0F83" w:rsidP="005241E2">
      <w:pPr>
        <w:pStyle w:val="EndNoteBibliography"/>
        <w:spacing w:line="480" w:lineRule="auto"/>
        <w:ind w:left="720" w:hanging="720"/>
      </w:pPr>
      <w:r w:rsidRPr="000D0F83">
        <w:t>Montecino-Latorre D, Eisenlord ME, Turner M, Yoshioka R, Harvell CD, Pattengill-Semmens CV, Nichols JD, Gaydos JK (2016) Devastating Transboundary Impacts of Sea Star Wasting Disease on Subtidal Asteroids. PLoS One 11:e0163190</w:t>
      </w:r>
    </w:p>
    <w:p w14:paraId="60CF1B28" w14:textId="77777777" w:rsidR="000D0F83" w:rsidRPr="000D0F83" w:rsidRDefault="000D0F83" w:rsidP="005241E2">
      <w:pPr>
        <w:pStyle w:val="EndNoteBibliography"/>
        <w:spacing w:line="480" w:lineRule="auto"/>
        <w:ind w:left="720" w:hanging="720"/>
      </w:pPr>
      <w:r w:rsidRPr="000D0F83">
        <w:t>Morgan CA, Beckman BR, Weitkamp LA, Fresh KL (2019) Recent Ecosystem Disturbance in the Northern California Current. Fisheries 44:465-474</w:t>
      </w:r>
    </w:p>
    <w:p w14:paraId="4EFE519C" w14:textId="77777777" w:rsidR="000D0F83" w:rsidRPr="000D0F83" w:rsidRDefault="000D0F83" w:rsidP="005241E2">
      <w:pPr>
        <w:pStyle w:val="EndNoteBibliography"/>
        <w:spacing w:line="480" w:lineRule="auto"/>
        <w:ind w:left="720" w:hanging="720"/>
      </w:pPr>
      <w:r w:rsidRPr="000D0F83">
        <w:t>Muth AF, Graham MH, Lane CE, Harley CDG (2019) Recruitment tolerance to increased temperature present across multiple kelp clades. Ecology 100</w:t>
      </w:r>
    </w:p>
    <w:p w14:paraId="70F69B2B" w14:textId="77777777" w:rsidR="000D0F83" w:rsidRPr="000D0F83" w:rsidRDefault="000D0F83" w:rsidP="005241E2">
      <w:pPr>
        <w:pStyle w:val="EndNoteBibliography"/>
        <w:spacing w:line="480" w:lineRule="auto"/>
        <w:ind w:left="720" w:hanging="720"/>
      </w:pPr>
      <w:r w:rsidRPr="000D0F83">
        <w:lastRenderedPageBreak/>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0685EBAC" w14:textId="77777777" w:rsidR="000D0F83" w:rsidRPr="000D0F83" w:rsidRDefault="000D0F83" w:rsidP="005241E2">
      <w:pPr>
        <w:pStyle w:val="EndNoteBibliography"/>
        <w:spacing w:line="480" w:lineRule="auto"/>
        <w:ind w:left="720" w:hanging="720"/>
      </w:pPr>
      <w:r w:rsidRPr="000D0F83">
        <w:t>Okamoto DK, Schroeter SC, Reed DC (2020) Effects of ocean climate on spatiotemporal variation in sea urchin settlement and recruitment. Limnology and Oceanography 65:2076-2091</w:t>
      </w:r>
    </w:p>
    <w:p w14:paraId="016CDF8B" w14:textId="77777777" w:rsidR="000D0F83" w:rsidRPr="000D0F83" w:rsidRDefault="000D0F83" w:rsidP="005241E2">
      <w:pPr>
        <w:pStyle w:val="EndNoteBibliography"/>
        <w:spacing w:line="480" w:lineRule="auto"/>
        <w:ind w:left="720" w:hanging="720"/>
      </w:pPr>
      <w:r w:rsidRPr="000D0F83">
        <w:t>Pearse JS (2006a) Ecological role of purple sea urchins. Science 314:940-941</w:t>
      </w:r>
    </w:p>
    <w:p w14:paraId="4F23D42A" w14:textId="77777777" w:rsidR="000D0F83" w:rsidRPr="000D0F83" w:rsidRDefault="000D0F83" w:rsidP="005241E2">
      <w:pPr>
        <w:pStyle w:val="EndNoteBibliography"/>
        <w:spacing w:line="480" w:lineRule="auto"/>
        <w:ind w:left="720" w:hanging="720"/>
      </w:pPr>
      <w:r w:rsidRPr="000D0F83">
        <w:t>Pearse JS (2006b) Perspective - Ecological role of purple sea urchins. Science 314:940-941</w:t>
      </w:r>
    </w:p>
    <w:p w14:paraId="21C4EA80" w14:textId="77777777" w:rsidR="000D0F83" w:rsidRPr="000D0F83" w:rsidRDefault="000D0F83" w:rsidP="005241E2">
      <w:pPr>
        <w:pStyle w:val="EndNoteBibliography"/>
        <w:spacing w:line="480" w:lineRule="auto"/>
        <w:ind w:left="720" w:hanging="720"/>
      </w:pPr>
      <w:r w:rsidRPr="000D0F83">
        <w:t>Pearse JS, Hines AH (1987) Long-Term Population-Dynamics of Sea-Urchins in a Central California Kelp Forest - Rare Recruitment and Rapid Decline. Marine Ecology Progress Series 39:275-283</w:t>
      </w:r>
    </w:p>
    <w:p w14:paraId="7C4CA50D" w14:textId="77777777" w:rsidR="000D0F83" w:rsidRPr="000D0F83" w:rsidRDefault="000D0F83" w:rsidP="005241E2">
      <w:pPr>
        <w:pStyle w:val="EndNoteBibliography"/>
        <w:spacing w:line="480" w:lineRule="auto"/>
        <w:ind w:left="720" w:hanging="720"/>
      </w:pPr>
      <w:r w:rsidRPr="000D0F83">
        <w:t>Pfister CA, Berry HD, Mumford T, Randall Hughes A (2018) The dynamics of Kelp Forests in the Northeast Pacific Ocean and the relationship with environmental drivers. Journal of Ecology 106:1520-1533</w:t>
      </w:r>
    </w:p>
    <w:p w14:paraId="284CE046" w14:textId="77777777" w:rsidR="000D0F83" w:rsidRPr="000D0F83" w:rsidRDefault="000D0F83" w:rsidP="005241E2">
      <w:pPr>
        <w:pStyle w:val="EndNoteBibliography"/>
        <w:spacing w:line="480" w:lineRule="auto"/>
        <w:ind w:left="720" w:hanging="720"/>
      </w:pPr>
      <w:r w:rsidRPr="000D0F83">
        <w:t>PFMC (2020) Pacific coast groundifhs fishery management plan: for the California, Oregon, and Washington groundfish fishery. Pacific Fishery Management Council, 7700 NE Ambnassador Place, Suite 101, Portland, OR, 97220</w:t>
      </w:r>
    </w:p>
    <w:p w14:paraId="6C9CC1BD" w14:textId="77777777" w:rsidR="000D0F83" w:rsidRPr="000D0F83" w:rsidRDefault="000D0F83" w:rsidP="005241E2">
      <w:pPr>
        <w:pStyle w:val="EndNoteBibliography"/>
        <w:spacing w:line="480" w:lineRule="auto"/>
        <w:ind w:left="720" w:hanging="720"/>
      </w:pPr>
      <w:r w:rsidRPr="000D0F83">
        <w:t>Pinsky ML, Guannel G, Arkema KK (2013) Quantifying wave attenuation to inform coastal habitat conservation. Ecosphere 4:art95</w:t>
      </w:r>
    </w:p>
    <w:p w14:paraId="278A634C" w14:textId="77777777" w:rsidR="000D0F83" w:rsidRPr="000D0F83" w:rsidRDefault="000D0F83" w:rsidP="005241E2">
      <w:pPr>
        <w:pStyle w:val="EndNoteBibliography"/>
        <w:spacing w:line="480" w:lineRule="auto"/>
        <w:ind w:left="720" w:hanging="720"/>
      </w:pPr>
      <w:r w:rsidRPr="000D0F83">
        <w:t>Potts JM, Elith J (2006) Comparing species abundance models. Ecological Modelling 199:153-163</w:t>
      </w:r>
    </w:p>
    <w:p w14:paraId="1AC82A5B" w14:textId="266074B4" w:rsidR="000D0F83" w:rsidRPr="000D0F83" w:rsidRDefault="000D0F83" w:rsidP="005241E2">
      <w:pPr>
        <w:pStyle w:val="EndNoteBibliography"/>
        <w:spacing w:line="480" w:lineRule="auto"/>
        <w:ind w:left="720" w:hanging="720"/>
      </w:pPr>
      <w:r w:rsidRPr="000D0F83">
        <w:lastRenderedPageBreak/>
        <w:t xml:space="preserve">R Core Team (2021) R: A language and environment for statistical computing. R Foundation for Statistical Computing, Vienna, Austria. URL </w:t>
      </w:r>
      <w:hyperlink r:id="rId8" w:history="1">
        <w:r w:rsidRPr="000D0F83">
          <w:rPr>
            <w:rStyle w:val="Hyperlink"/>
          </w:rPr>
          <w:t>https://www.R-project.org/</w:t>
        </w:r>
      </w:hyperlink>
      <w:r w:rsidRPr="000D0F83">
        <w:t xml:space="preserve">. </w:t>
      </w:r>
    </w:p>
    <w:p w14:paraId="5489B386" w14:textId="77777777" w:rsidR="000D0F83" w:rsidRPr="000D0F83" w:rsidRDefault="000D0F83" w:rsidP="005241E2">
      <w:pPr>
        <w:pStyle w:val="EndNoteBibliography"/>
        <w:spacing w:line="480" w:lineRule="auto"/>
        <w:ind w:left="720" w:hanging="720"/>
      </w:pPr>
      <w:r w:rsidRPr="000D0F83">
        <w:t>Randell Z, Kenner M, Tomoleoni J, Yee J, Novak M (2022) Kelp-forest dynamics controlled by substrate complexity. Proceedings of the National Academy of Sciences 119:e2103483119</w:t>
      </w:r>
    </w:p>
    <w:p w14:paraId="32578041" w14:textId="77777777" w:rsidR="000D0F83" w:rsidRPr="000D0F83" w:rsidRDefault="000D0F83" w:rsidP="005241E2">
      <w:pPr>
        <w:pStyle w:val="EndNoteBibliography"/>
        <w:spacing w:line="480" w:lineRule="auto"/>
        <w:ind w:left="720" w:hanging="720"/>
      </w:pPr>
      <w:r w:rsidRPr="000D0F83">
        <w:t>Reed D, Washburn L, Rassweiler A, Miller R, Bell T, Harrer S (2016) Extreme warming challenges sentinel status of kelp forests as indicators of climate change. Nature Communications 7</w:t>
      </w:r>
    </w:p>
    <w:p w14:paraId="6B02250E" w14:textId="77777777" w:rsidR="000D0F83" w:rsidRPr="000D0F83" w:rsidRDefault="000D0F83" w:rsidP="005241E2">
      <w:pPr>
        <w:pStyle w:val="EndNoteBibliography"/>
        <w:spacing w:line="480" w:lineRule="auto"/>
        <w:ind w:left="720" w:hanging="720"/>
      </w:pPr>
      <w:r w:rsidRPr="000D0F83">
        <w:t>Reynolds RW, Smith TM, Liu C, Chelton DB, Casey KS, Schlax MG (2007) Daily High-Resolution-Blended Analyses for Sea Surface Temperature. Journal of Climate 20:5473-5496</w:t>
      </w:r>
    </w:p>
    <w:p w14:paraId="46294CCE" w14:textId="77777777" w:rsidR="000D0F83" w:rsidRPr="000D0F83" w:rsidRDefault="000D0F83" w:rsidP="005241E2">
      <w:pPr>
        <w:pStyle w:val="EndNoteBibliography"/>
        <w:spacing w:line="480" w:lineRule="auto"/>
        <w:ind w:left="720" w:hanging="720"/>
      </w:pPr>
      <w:r w:rsidRPr="000D0F83">
        <w:t>Rogers-Bennett L, Catton CA (2019) Marine heat wave and multiple stressors tip bull kelp forest to sea urchin barrens. Sci Rep 9:15050</w:t>
      </w:r>
    </w:p>
    <w:p w14:paraId="6EA78E84" w14:textId="77777777" w:rsidR="000D0F83" w:rsidRPr="000D0F83" w:rsidRDefault="000D0F83" w:rsidP="005241E2">
      <w:pPr>
        <w:pStyle w:val="EndNoteBibliography"/>
        <w:spacing w:line="480" w:lineRule="auto"/>
        <w:ind w:left="720" w:hanging="720"/>
      </w:pPr>
      <w:r w:rsidRPr="000D0F83">
        <w:t>Sanford E, Sones JL, García-Reyes M, Goddard JHR, Largier JL (2019) Widespread shifts in the coastal biota of northern California during the 2014–2016 marine heatwaves. Scientific Reports 9:4216</w:t>
      </w:r>
    </w:p>
    <w:p w14:paraId="56DA06B3" w14:textId="77777777" w:rsidR="000D0F83" w:rsidRPr="000D0F83" w:rsidRDefault="000D0F83" w:rsidP="005241E2">
      <w:pPr>
        <w:pStyle w:val="EndNoteBibliography"/>
        <w:spacing w:line="480" w:lineRule="auto"/>
        <w:ind w:left="720" w:hanging="720"/>
      </w:pPr>
      <w:r w:rsidRPr="000D0F83">
        <w:t>Scannell HA, Johnson GC, Thompson L, Lyman JM, Riser SC (2020) Subsurface Evolution and Persistence of Marine Heatwaves in the Northeast Pacific. Geophysical Research Letters 47:e2020GL090548</w:t>
      </w:r>
    </w:p>
    <w:p w14:paraId="1B6AC9FC" w14:textId="77777777" w:rsidR="000D0F83" w:rsidRPr="000D0F83" w:rsidRDefault="000D0F83" w:rsidP="005241E2">
      <w:pPr>
        <w:pStyle w:val="EndNoteBibliography"/>
        <w:spacing w:line="480" w:lineRule="auto"/>
        <w:ind w:left="720" w:hanging="720"/>
      </w:pPr>
      <w:r w:rsidRPr="000D0F83">
        <w:t>Schiel DR, Foster MS (2015) The Biology and Ecology of Giant Kelp Forests. University of California Press, Berkeley, CA</w:t>
      </w:r>
    </w:p>
    <w:p w14:paraId="0E9EF0AD" w14:textId="77777777" w:rsidR="000D0F83" w:rsidRPr="000D0F83" w:rsidRDefault="000D0F83" w:rsidP="005241E2">
      <w:pPr>
        <w:pStyle w:val="EndNoteBibliography"/>
        <w:spacing w:line="480" w:lineRule="auto"/>
        <w:ind w:left="720" w:hanging="720"/>
      </w:pPr>
      <w:r w:rsidRPr="000D0F83">
        <w:t>Schindler DE, Armstrong JB, Reed TE (2015) The portfolio concept in ecology and evolution. Frontiers in Ecology and the Environment 15:257-263</w:t>
      </w:r>
    </w:p>
    <w:p w14:paraId="17C75BB6" w14:textId="77777777" w:rsidR="000D0F83" w:rsidRPr="000D0F83" w:rsidRDefault="000D0F83" w:rsidP="005241E2">
      <w:pPr>
        <w:pStyle w:val="EndNoteBibliography"/>
        <w:spacing w:line="480" w:lineRule="auto"/>
        <w:ind w:left="720" w:hanging="720"/>
      </w:pPr>
      <w:r w:rsidRPr="000D0F83">
        <w:lastRenderedPageBreak/>
        <w:t>Schmitt RJ, Holbrook SJ (1990) Contrasting effects of giant kelp on dynamics of surfperch populations. Oecologia 84:419-429</w:t>
      </w:r>
    </w:p>
    <w:p w14:paraId="23851BDB" w14:textId="77777777" w:rsidR="000D0F83" w:rsidRPr="000D0F83" w:rsidRDefault="000D0F83" w:rsidP="005241E2">
      <w:pPr>
        <w:pStyle w:val="EndNoteBibliography"/>
        <w:spacing w:line="480" w:lineRule="auto"/>
        <w:ind w:left="720" w:hanging="720"/>
      </w:pPr>
      <w:r w:rsidRPr="000D0F83">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46E4A959" w14:textId="77777777" w:rsidR="000D0F83" w:rsidRPr="000D0F83" w:rsidRDefault="000D0F83" w:rsidP="005241E2">
      <w:pPr>
        <w:pStyle w:val="EndNoteBibliography"/>
        <w:spacing w:line="480" w:lineRule="auto"/>
        <w:ind w:left="720" w:hanging="720"/>
      </w:pPr>
      <w:r w:rsidRPr="000D0F83">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3CD35953" w14:textId="77777777" w:rsidR="000D0F83" w:rsidRPr="000D0F83" w:rsidRDefault="000D0F83" w:rsidP="005241E2">
      <w:pPr>
        <w:pStyle w:val="EndNoteBibliography"/>
        <w:spacing w:line="480" w:lineRule="auto"/>
        <w:ind w:left="720" w:hanging="720"/>
      </w:pPr>
      <w:r w:rsidRPr="000D0F83">
        <w:t>Smith EAE, Fox MD (2021) Characterizing energy flow in kelp forest food webs: a geochemical review and call for additional research. Ecography</w:t>
      </w:r>
    </w:p>
    <w:p w14:paraId="3D6487C8" w14:textId="77777777" w:rsidR="000D0F83" w:rsidRPr="000D0F83" w:rsidRDefault="000D0F83" w:rsidP="005241E2">
      <w:pPr>
        <w:pStyle w:val="EndNoteBibliography"/>
        <w:spacing w:line="480" w:lineRule="auto"/>
        <w:ind w:left="720" w:hanging="720"/>
      </w:pPr>
      <w:r w:rsidRPr="000D0F83">
        <w:t>Smith JG, Tomoleoni J, Staedler M, Lyon S, Fujii J, Tinker MT (2021) Behavioral responses across a mosaic of ecosystem states restructure a sea otter-urchin trophic cascade. Proc Natl Acad Sci U S A 118</w:t>
      </w:r>
    </w:p>
    <w:p w14:paraId="4FA0C8F4" w14:textId="77777777" w:rsidR="000D0F83" w:rsidRPr="000D0F83" w:rsidRDefault="000D0F83" w:rsidP="005241E2">
      <w:pPr>
        <w:pStyle w:val="EndNoteBibliography"/>
        <w:spacing w:line="480" w:lineRule="auto"/>
        <w:ind w:left="720" w:hanging="720"/>
      </w:pPr>
      <w:r w:rsidRPr="000D0F83">
        <w:t>Straub SC, Wernberg T, Thomsen MS, Moore PJ, Burrows MT, Harvey BP, Smale DA (2019) Resistance, Extinction, and Everything in Between – The Diverse Responses of Seaweeds to Marine Heatwaves. Frontiers in Marine Science 6</w:t>
      </w:r>
    </w:p>
    <w:p w14:paraId="4F72552A" w14:textId="77777777" w:rsidR="000D0F83" w:rsidRPr="000D0F83" w:rsidRDefault="000D0F83" w:rsidP="005241E2">
      <w:pPr>
        <w:pStyle w:val="EndNoteBibliography"/>
        <w:spacing w:line="480" w:lineRule="auto"/>
        <w:ind w:left="720" w:hanging="720"/>
      </w:pPr>
      <w:r w:rsidRPr="000D0F83">
        <w:t>Thorson JT, Scheuerell MD, Olden JD, Schindler DE (2018) Spatial heterogeneity contributes more to portfolio effects than species variability in bottom-associated marine fishes. Proceedings of the Royal Society B: Biological Sciences 285:20180915</w:t>
      </w:r>
    </w:p>
    <w:p w14:paraId="7B8A6FF3" w14:textId="77777777" w:rsidR="000D0F83" w:rsidRPr="000D0F83" w:rsidRDefault="000D0F83" w:rsidP="005241E2">
      <w:pPr>
        <w:pStyle w:val="EndNoteBibliography"/>
        <w:spacing w:line="480" w:lineRule="auto"/>
        <w:ind w:left="720" w:hanging="720"/>
      </w:pPr>
      <w:r w:rsidRPr="000D0F83">
        <w:t>Uthicke S, Schaffelke B, Byrne M (2009) A boom–bust phylum? Ecological and evolutionary consequences of density variations in echinoderms. Ecological Monographs 79:3-24</w:t>
      </w:r>
    </w:p>
    <w:p w14:paraId="3C80BDCB" w14:textId="77777777" w:rsidR="000D0F83" w:rsidRPr="000D0F83" w:rsidRDefault="000D0F83" w:rsidP="005241E2">
      <w:pPr>
        <w:pStyle w:val="EndNoteBibliography"/>
        <w:spacing w:line="480" w:lineRule="auto"/>
        <w:ind w:left="720" w:hanging="720"/>
      </w:pPr>
      <w:r w:rsidRPr="000D0F83">
        <w:lastRenderedPageBreak/>
        <w:t xml:space="preserve">Van Wagenen RF (2015) Washington Coastal kelp resources—port townsend to the Columbia River, summer 2014. Washington Department of Natural Resources, Olympia. </w:t>
      </w:r>
    </w:p>
    <w:p w14:paraId="53F6A7F5" w14:textId="635E7F6C" w:rsidR="000D0F83" w:rsidRPr="000D0F83" w:rsidRDefault="000D0F83" w:rsidP="005241E2">
      <w:pPr>
        <w:pStyle w:val="EndNoteBibliography"/>
        <w:spacing w:line="480" w:lineRule="auto"/>
        <w:ind w:left="720" w:hanging="720"/>
      </w:pPr>
      <w:r w:rsidRPr="000D0F83">
        <w:t xml:space="preserve">WADNR (2017) Kelp monitoring—Olympic Peninsula,  Washington State Department of Natural Resources, Olympia, WA. </w:t>
      </w:r>
      <w:hyperlink r:id="rId9" w:history="1">
        <w:r w:rsidRPr="000D0F83">
          <w:rPr>
            <w:rStyle w:val="Hyperlink"/>
          </w:rPr>
          <w:t>http://data-wadnr</w:t>
        </w:r>
      </w:hyperlink>
      <w:r w:rsidRPr="000D0F83">
        <w:t xml:space="preserve"> .opend ata.arcgi s.com/datas ets/kelp-monit oring -olympic-penin sula Accessed: 1 Sept 2017. </w:t>
      </w:r>
    </w:p>
    <w:p w14:paraId="79DB3899" w14:textId="77777777" w:rsidR="000D0F83" w:rsidRPr="000D0F83" w:rsidRDefault="000D0F83" w:rsidP="005241E2">
      <w:pPr>
        <w:pStyle w:val="EndNoteBibliography"/>
        <w:spacing w:line="480" w:lineRule="auto"/>
        <w:ind w:left="720" w:hanging="720"/>
      </w:pPr>
      <w:r w:rsidRPr="000D0F83">
        <w:t>Wallace FR, Hoffmann A, Tagart J (1999) Status of the black rockfish resource in 1999. Pacific Fishery Management Council</w:t>
      </w:r>
    </w:p>
    <w:p w14:paraId="234CA5E0" w14:textId="77777777" w:rsidR="000D0F83" w:rsidRPr="000D0F83" w:rsidRDefault="000D0F83" w:rsidP="005241E2">
      <w:pPr>
        <w:pStyle w:val="EndNoteBibliography"/>
        <w:spacing w:line="480" w:lineRule="auto"/>
        <w:ind w:left="720" w:hanging="720"/>
      </w:pPr>
      <w:r w:rsidRPr="000D0F83">
        <w:t>Walter JA, Castorani MCN, Bell TW, Sheppard Lawrence W, Cavanaugh KC, Reuman DC (2022) Tail-dependent spatial synchrony arises from nonlinear driver–response relationships. Ecology Letters 00:1-13</w:t>
      </w:r>
    </w:p>
    <w:p w14:paraId="459AE094" w14:textId="77777777" w:rsidR="000D0F83" w:rsidRPr="000D0F83" w:rsidRDefault="000D0F83" w:rsidP="005241E2">
      <w:pPr>
        <w:pStyle w:val="EndNoteBibliography"/>
        <w:spacing w:line="480" w:lineRule="auto"/>
        <w:ind w:left="720" w:hanging="720"/>
      </w:pPr>
      <w:r w:rsidRPr="000D0F83">
        <w:t>Watson J, Estes JA (2011) Stability, resilience, and phase shifts in rocky subtidal communities along the west coast of Vancouver Island, Canada. Ecological Monographs 81:215-239</w:t>
      </w:r>
    </w:p>
    <w:p w14:paraId="483A92F9" w14:textId="77777777" w:rsidR="000D0F83" w:rsidRPr="000D0F83" w:rsidRDefault="000D0F83" w:rsidP="005241E2">
      <w:pPr>
        <w:pStyle w:val="EndNoteBibliography"/>
        <w:spacing w:line="480" w:lineRule="auto"/>
        <w:ind w:left="720" w:hanging="720"/>
      </w:pPr>
      <w:r w:rsidRPr="000D0F83">
        <w:t>Weigel BL, Pfister CA (2021) The dynamics and stoichiometry of dissolved organic carbon release by kelp. Ecology 102:e03221</w:t>
      </w:r>
    </w:p>
    <w:p w14:paraId="633855AE" w14:textId="77777777" w:rsidR="000D0F83" w:rsidRPr="000D0F83" w:rsidRDefault="000D0F83" w:rsidP="005241E2">
      <w:pPr>
        <w:pStyle w:val="EndNoteBibliography"/>
        <w:spacing w:line="480" w:lineRule="auto"/>
        <w:ind w:left="720" w:hanging="720"/>
      </w:pPr>
      <w:r w:rsidRPr="000D0F83">
        <w:t>Williams JP, Claisse JT, Pondella DJ, II, Williams CM, Robart MJ, Scholz Z, Jaco EM, Ford T, Burdick H, Witting D (2021) Sea urchin mass mortality rapidly restores kelp forest communities. Marine Ecology Progress Series 664:117-131</w:t>
      </w:r>
    </w:p>
    <w:p w14:paraId="6DF572BD" w14:textId="77777777" w:rsidR="000D0F83" w:rsidRPr="000D0F83" w:rsidRDefault="000D0F83" w:rsidP="005241E2">
      <w:pPr>
        <w:pStyle w:val="EndNoteBibliography"/>
        <w:spacing w:line="480" w:lineRule="auto"/>
        <w:ind w:left="720" w:hanging="720"/>
      </w:pPr>
      <w:r w:rsidRPr="000D0F83">
        <w:t>Wilmers CC, Estes JA, Edwards M, Laidre KL, Konar B (2012) Do trophic cascades affect the storage and flux of atmospheric carbon? An analysis of sea otters and kelp forests. Frontiers in Ecology and the Environment 10:409-415</w:t>
      </w:r>
    </w:p>
    <w:p w14:paraId="773F4EC1" w14:textId="284B5B2C" w:rsidR="00471A3D" w:rsidRDefault="00985276" w:rsidP="005241E2">
      <w:r>
        <w:fldChar w:fldCharType="end"/>
      </w:r>
      <w:bookmarkEnd w:id="22"/>
      <w:r w:rsidR="00EF0B3C">
        <w:br w:type="page"/>
      </w:r>
    </w:p>
    <w:p w14:paraId="52BD4563" w14:textId="77777777" w:rsidR="00471A3D" w:rsidRDefault="00EF0B3C">
      <w:pPr>
        <w:pStyle w:val="Heading1"/>
      </w:pPr>
      <w:bookmarkStart w:id="23" w:name="_x7i6qakwgxpk" w:colFirst="0" w:colLast="0"/>
      <w:bookmarkEnd w:id="23"/>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4265AF5E" w:rsidR="00471A3D" w:rsidRDefault="00EF0B3C">
      <w:pPr>
        <w:pStyle w:val="Heading5"/>
      </w:pPr>
      <w:bookmarkStart w:id="24" w:name="_xh2yuyi7vi5o" w:colFirst="0" w:colLast="0"/>
      <w:bookmarkEnd w:id="24"/>
      <w:r>
        <w:t xml:space="preserve">Figure 1. Location of the five study sites with distribution of floating kelp shown in green. Plots on right (2003-2021) are: a) Mean SST of the warmest month averaged across the five sites,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068B2187" w:rsidR="00471A3D" w:rsidRDefault="00EF0B3C">
      <w:pPr>
        <w:pStyle w:val="Heading5"/>
      </w:pPr>
      <w:bookmarkStart w:id="25" w:name="_mtrc7z2fgaa" w:colFirst="0" w:colLast="0"/>
      <w:bookmarkEnd w:id="25"/>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26" w:name="_mt07ceww4l6x" w:colFirst="0" w:colLast="0"/>
      <w:bookmarkEnd w:id="26"/>
      <w:r>
        <w:t>Figure 3. Results of canonical analysis of principal coordinates (CAP) of the assemblage structure of four guilds: kelps, invertebrates, fishes, and juvenile rockfishes. Left panes (</w:t>
      </w:r>
      <w:proofErr w:type="spellStart"/>
      <w:r>
        <w:t>a,c,e,g</w:t>
      </w:r>
      <w:proofErr w:type="spellEnd"/>
      <w:r>
        <w:t>) show the ordination of Site x Year averages and p-values for the CAP analysis. Right panes (</w:t>
      </w:r>
      <w:proofErr w:type="spellStart"/>
      <w:r>
        <w:t>b,d,f,h</w:t>
      </w:r>
      <w:proofErr w:type="spell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27" w:name="_4bme7ouk12lb" w:colFirst="0" w:colLast="0"/>
      <w:bookmarkEnd w:id="27"/>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28" w:name="_7xmf17j1uw2r" w:colFirst="0" w:colLast="0"/>
      <w:bookmarkEnd w:id="28"/>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log</w:t>
      </w:r>
      <w:r w:rsidR="00CA0DE2" w:rsidRPr="00CA0DE2">
        <w:rPr>
          <w:vertAlign w:val="subscript"/>
        </w:rPr>
        <w:t>e</w:t>
      </w:r>
      <w:r>
        <w:t>(</w:t>
      </w:r>
      <w:proofErr w:type="spellStart"/>
      <w:r w:rsidR="00CA0DE2">
        <w:t>Nereo</w:t>
      </w:r>
      <w:proofErr w:type="spellEnd"/>
      <w:r w:rsidR="00CA0DE2">
        <w:t xml:space="preserve"> stipes</w:t>
      </w:r>
      <w:r>
        <w:t>) = Urchin den</w:t>
      </w:r>
      <w:r w:rsidR="00A77CCD">
        <w:t xml:space="preserve">sity. </w:t>
      </w:r>
      <w:r>
        <w:t>In panels b</w:t>
      </w:r>
      <w:r w:rsidR="005C3E95">
        <w:t>-</w:t>
      </w:r>
      <w:proofErr w:type="spellStart"/>
      <w:r w:rsidR="00152D91">
        <w:t>i</w:t>
      </w:r>
      <w:proofErr w:type="spellEnd"/>
      <w:r>
        <w:t>, numbered points refer to the year of data collection: 5 = 2015; 6 = 2016; 7 =2017; 8 = 2018; 9 =2019; 1=2021.</w:t>
      </w:r>
    </w:p>
    <w:p w14:paraId="245A100F" w14:textId="77777777" w:rsidR="00471A3D" w:rsidRDefault="00471A3D"/>
    <w:p w14:paraId="2E26C3C0" w14:textId="77777777" w:rsidR="00471A3D" w:rsidRDefault="00EF0B3C">
      <w:r>
        <w:lastRenderedPageBreak/>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29" w:name="_eftbkgdry3s2" w:colFirst="0" w:colLast="0"/>
      <w:bookmarkEnd w:id="29"/>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11C3D69A" w:rsidR="00471A3D" w:rsidRDefault="00471A3D">
      <w:pPr>
        <w:spacing w:line="240" w:lineRule="auto"/>
        <w:ind w:firstLine="0"/>
      </w:pPr>
    </w:p>
    <w:sectPr w:rsidR="00471A3D" w:rsidSect="001E59A3">
      <w:headerReference w:type="default" r:id="rId16"/>
      <w:footerReference w:type="default" r:id="rId17"/>
      <w:pgSz w:w="12240" w:h="15840"/>
      <w:pgMar w:top="1440" w:right="1440" w:bottom="1440" w:left="1440" w:header="72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B8FC13" w14:textId="77777777" w:rsidR="00587473" w:rsidRDefault="00587473">
      <w:pPr>
        <w:spacing w:line="240" w:lineRule="auto"/>
      </w:pPr>
      <w:r>
        <w:separator/>
      </w:r>
    </w:p>
  </w:endnote>
  <w:endnote w:type="continuationSeparator" w:id="0">
    <w:p w14:paraId="4F34CE83" w14:textId="77777777" w:rsidR="00587473" w:rsidRDefault="005874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3E1BAA80" w:rsidR="00903F4B" w:rsidRDefault="00903F4B">
        <w:pPr>
          <w:pStyle w:val="Footer"/>
          <w:jc w:val="center"/>
        </w:pPr>
        <w:r>
          <w:fldChar w:fldCharType="begin"/>
        </w:r>
        <w:r>
          <w:instrText xml:space="preserve"> PAGE   \* MERGEFORMAT </w:instrText>
        </w:r>
        <w:r>
          <w:fldChar w:fldCharType="separate"/>
        </w:r>
        <w:r w:rsidR="005241E2">
          <w:rPr>
            <w:noProof/>
          </w:rPr>
          <w:t>34</w:t>
        </w:r>
        <w:r>
          <w:rPr>
            <w:noProof/>
          </w:rPr>
          <w:fldChar w:fldCharType="end"/>
        </w:r>
      </w:p>
    </w:sdtContent>
  </w:sdt>
  <w:p w14:paraId="06AEA31B" w14:textId="629E2D02" w:rsidR="00903F4B" w:rsidRDefault="00903F4B">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650E7D" w14:textId="77777777" w:rsidR="00587473" w:rsidRDefault="00587473">
      <w:pPr>
        <w:spacing w:line="240" w:lineRule="auto"/>
      </w:pPr>
      <w:r>
        <w:separator/>
      </w:r>
    </w:p>
  </w:footnote>
  <w:footnote w:type="continuationSeparator" w:id="0">
    <w:p w14:paraId="200E16ED" w14:textId="77777777" w:rsidR="00587473" w:rsidRDefault="0058747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4003B8" w:rsidRDefault="004003B8">
    <w:pPr>
      <w:pStyle w:val="Header"/>
    </w:pPr>
    <w:r>
      <w:t>M</w:t>
    </w:r>
    <w:r w:rsidR="00E458B4">
      <w:t>H</w:t>
    </w:r>
    <w:r>
      <w:t>W, SSWS, and Washington Kelp Forests</w:t>
    </w:r>
  </w:p>
  <w:p w14:paraId="74E2BB90" w14:textId="77777777" w:rsidR="004003B8" w:rsidRDefault="004003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52&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2&lt;/item&gt;&lt;item&gt;8683&lt;/item&gt;&lt;item&gt;8684&lt;/item&gt;&lt;item&gt;8691&lt;/item&gt;&lt;item&gt;8693&lt;/item&gt;&lt;item&gt;8694&lt;/item&gt;&lt;item&gt;8701&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2&lt;/item&gt;&lt;item&gt;9113&lt;/item&gt;&lt;item&gt;9114&lt;/item&gt;&lt;item&gt;9115&lt;/item&gt;&lt;item&gt;9118&lt;/item&gt;&lt;item&gt;9121&lt;/item&gt;&lt;item&gt;9122&lt;/item&gt;&lt;item&gt;9128&lt;/item&gt;&lt;item&gt;9130&lt;/item&gt;&lt;/record-ids&gt;&lt;/item&gt;&lt;/Libraries&gt;"/>
  </w:docVars>
  <w:rsids>
    <w:rsidRoot w:val="00471A3D"/>
    <w:rsid w:val="00004A8C"/>
    <w:rsid w:val="00006FBC"/>
    <w:rsid w:val="0001282F"/>
    <w:rsid w:val="0002194D"/>
    <w:rsid w:val="00033261"/>
    <w:rsid w:val="00034ABC"/>
    <w:rsid w:val="000351C5"/>
    <w:rsid w:val="000422F1"/>
    <w:rsid w:val="000436A3"/>
    <w:rsid w:val="00043C06"/>
    <w:rsid w:val="00045994"/>
    <w:rsid w:val="00057F18"/>
    <w:rsid w:val="0006327B"/>
    <w:rsid w:val="00073FAF"/>
    <w:rsid w:val="00075AD8"/>
    <w:rsid w:val="000919F8"/>
    <w:rsid w:val="00095CEE"/>
    <w:rsid w:val="00096130"/>
    <w:rsid w:val="000A11D3"/>
    <w:rsid w:val="000A2315"/>
    <w:rsid w:val="000A6A46"/>
    <w:rsid w:val="000B28CF"/>
    <w:rsid w:val="000B7309"/>
    <w:rsid w:val="000B76E4"/>
    <w:rsid w:val="000C02D6"/>
    <w:rsid w:val="000C215D"/>
    <w:rsid w:val="000C6787"/>
    <w:rsid w:val="000C7508"/>
    <w:rsid w:val="000D0F83"/>
    <w:rsid w:val="000D41D1"/>
    <w:rsid w:val="000D6AFE"/>
    <w:rsid w:val="000E01A0"/>
    <w:rsid w:val="000E2E98"/>
    <w:rsid w:val="000E51C6"/>
    <w:rsid w:val="000F010D"/>
    <w:rsid w:val="000F1A32"/>
    <w:rsid w:val="000F1A73"/>
    <w:rsid w:val="000F3616"/>
    <w:rsid w:val="000F7008"/>
    <w:rsid w:val="000F7BB3"/>
    <w:rsid w:val="001024DD"/>
    <w:rsid w:val="00102626"/>
    <w:rsid w:val="00106C7E"/>
    <w:rsid w:val="00115A96"/>
    <w:rsid w:val="00115CEB"/>
    <w:rsid w:val="00125963"/>
    <w:rsid w:val="001302B4"/>
    <w:rsid w:val="001328F7"/>
    <w:rsid w:val="00133996"/>
    <w:rsid w:val="00135413"/>
    <w:rsid w:val="0013601F"/>
    <w:rsid w:val="00142332"/>
    <w:rsid w:val="001501BB"/>
    <w:rsid w:val="00151934"/>
    <w:rsid w:val="00152D91"/>
    <w:rsid w:val="00154489"/>
    <w:rsid w:val="001557F4"/>
    <w:rsid w:val="00164689"/>
    <w:rsid w:val="00175D23"/>
    <w:rsid w:val="001817D2"/>
    <w:rsid w:val="001822E9"/>
    <w:rsid w:val="00186AB2"/>
    <w:rsid w:val="001A060D"/>
    <w:rsid w:val="001B278A"/>
    <w:rsid w:val="001B570F"/>
    <w:rsid w:val="001B6D8C"/>
    <w:rsid w:val="001D4796"/>
    <w:rsid w:val="001D537C"/>
    <w:rsid w:val="001D559C"/>
    <w:rsid w:val="001D7ABD"/>
    <w:rsid w:val="001E1723"/>
    <w:rsid w:val="001E59A3"/>
    <w:rsid w:val="00212809"/>
    <w:rsid w:val="002152F3"/>
    <w:rsid w:val="0022152F"/>
    <w:rsid w:val="00221BD7"/>
    <w:rsid w:val="0022640D"/>
    <w:rsid w:val="00230D1E"/>
    <w:rsid w:val="002351CB"/>
    <w:rsid w:val="00237057"/>
    <w:rsid w:val="00237E91"/>
    <w:rsid w:val="00241BEB"/>
    <w:rsid w:val="0025518C"/>
    <w:rsid w:val="00257AFB"/>
    <w:rsid w:val="002623AD"/>
    <w:rsid w:val="00262741"/>
    <w:rsid w:val="00270453"/>
    <w:rsid w:val="0027091A"/>
    <w:rsid w:val="00270E92"/>
    <w:rsid w:val="0027250C"/>
    <w:rsid w:val="00275138"/>
    <w:rsid w:val="0028520A"/>
    <w:rsid w:val="00286DD0"/>
    <w:rsid w:val="00290F3A"/>
    <w:rsid w:val="002917C7"/>
    <w:rsid w:val="00293BE7"/>
    <w:rsid w:val="00293C4C"/>
    <w:rsid w:val="0029688A"/>
    <w:rsid w:val="002A1224"/>
    <w:rsid w:val="002B03D2"/>
    <w:rsid w:val="002B10C3"/>
    <w:rsid w:val="002B257F"/>
    <w:rsid w:val="002B7487"/>
    <w:rsid w:val="002C2468"/>
    <w:rsid w:val="002C6A20"/>
    <w:rsid w:val="002D0061"/>
    <w:rsid w:val="002D2828"/>
    <w:rsid w:val="002D2CAC"/>
    <w:rsid w:val="002D378C"/>
    <w:rsid w:val="002E4B5F"/>
    <w:rsid w:val="00301A54"/>
    <w:rsid w:val="003117B2"/>
    <w:rsid w:val="00320E4D"/>
    <w:rsid w:val="00327290"/>
    <w:rsid w:val="00333EE7"/>
    <w:rsid w:val="0034083C"/>
    <w:rsid w:val="003419A0"/>
    <w:rsid w:val="0034358B"/>
    <w:rsid w:val="00344F88"/>
    <w:rsid w:val="003456D1"/>
    <w:rsid w:val="003505EB"/>
    <w:rsid w:val="00360F82"/>
    <w:rsid w:val="003656D8"/>
    <w:rsid w:val="00371E0C"/>
    <w:rsid w:val="003736F9"/>
    <w:rsid w:val="0037379F"/>
    <w:rsid w:val="0038005C"/>
    <w:rsid w:val="00393849"/>
    <w:rsid w:val="003A4E83"/>
    <w:rsid w:val="003A6A42"/>
    <w:rsid w:val="003B02C5"/>
    <w:rsid w:val="003B037B"/>
    <w:rsid w:val="003B0D69"/>
    <w:rsid w:val="003C29B4"/>
    <w:rsid w:val="003C3808"/>
    <w:rsid w:val="003C74F5"/>
    <w:rsid w:val="003D0579"/>
    <w:rsid w:val="003D5E2C"/>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215CA"/>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5080"/>
    <w:rsid w:val="00466117"/>
    <w:rsid w:val="00467226"/>
    <w:rsid w:val="00467BC9"/>
    <w:rsid w:val="0047033A"/>
    <w:rsid w:val="00471A3D"/>
    <w:rsid w:val="00475DE3"/>
    <w:rsid w:val="00476399"/>
    <w:rsid w:val="00477399"/>
    <w:rsid w:val="00477C2E"/>
    <w:rsid w:val="00481BD7"/>
    <w:rsid w:val="00481C24"/>
    <w:rsid w:val="004828AC"/>
    <w:rsid w:val="00484E6B"/>
    <w:rsid w:val="00485B78"/>
    <w:rsid w:val="00487D36"/>
    <w:rsid w:val="00491D65"/>
    <w:rsid w:val="0049643D"/>
    <w:rsid w:val="004A1D51"/>
    <w:rsid w:val="004D2E10"/>
    <w:rsid w:val="004D7452"/>
    <w:rsid w:val="004E1CD8"/>
    <w:rsid w:val="004F06A1"/>
    <w:rsid w:val="004F1234"/>
    <w:rsid w:val="004F69BD"/>
    <w:rsid w:val="004F7179"/>
    <w:rsid w:val="00500A49"/>
    <w:rsid w:val="005032AD"/>
    <w:rsid w:val="005056B6"/>
    <w:rsid w:val="00505DA7"/>
    <w:rsid w:val="005132B4"/>
    <w:rsid w:val="00513BEC"/>
    <w:rsid w:val="00517E1A"/>
    <w:rsid w:val="005241E2"/>
    <w:rsid w:val="005272B1"/>
    <w:rsid w:val="00537065"/>
    <w:rsid w:val="005450F5"/>
    <w:rsid w:val="005504D7"/>
    <w:rsid w:val="00550F8A"/>
    <w:rsid w:val="0055342A"/>
    <w:rsid w:val="005550E0"/>
    <w:rsid w:val="00561309"/>
    <w:rsid w:val="005635FF"/>
    <w:rsid w:val="00577222"/>
    <w:rsid w:val="00582DAD"/>
    <w:rsid w:val="00583812"/>
    <w:rsid w:val="00587473"/>
    <w:rsid w:val="00587703"/>
    <w:rsid w:val="0059317D"/>
    <w:rsid w:val="00594E7A"/>
    <w:rsid w:val="005A08BC"/>
    <w:rsid w:val="005A3E26"/>
    <w:rsid w:val="005B0D8C"/>
    <w:rsid w:val="005B6AA6"/>
    <w:rsid w:val="005B6EAD"/>
    <w:rsid w:val="005C2065"/>
    <w:rsid w:val="005C3E95"/>
    <w:rsid w:val="005C65FB"/>
    <w:rsid w:val="005D032B"/>
    <w:rsid w:val="005D6020"/>
    <w:rsid w:val="005E1C8A"/>
    <w:rsid w:val="005E63CE"/>
    <w:rsid w:val="005F1899"/>
    <w:rsid w:val="005F4119"/>
    <w:rsid w:val="005F616E"/>
    <w:rsid w:val="00602104"/>
    <w:rsid w:val="00611D29"/>
    <w:rsid w:val="00616A4B"/>
    <w:rsid w:val="00626871"/>
    <w:rsid w:val="00626D51"/>
    <w:rsid w:val="0063643D"/>
    <w:rsid w:val="00640B60"/>
    <w:rsid w:val="00643C4E"/>
    <w:rsid w:val="006470AE"/>
    <w:rsid w:val="00647485"/>
    <w:rsid w:val="006511C6"/>
    <w:rsid w:val="00652986"/>
    <w:rsid w:val="0066097C"/>
    <w:rsid w:val="00666426"/>
    <w:rsid w:val="00667945"/>
    <w:rsid w:val="00676567"/>
    <w:rsid w:val="00692A28"/>
    <w:rsid w:val="0069335A"/>
    <w:rsid w:val="0069524C"/>
    <w:rsid w:val="006A1D38"/>
    <w:rsid w:val="006A2A4A"/>
    <w:rsid w:val="006A6394"/>
    <w:rsid w:val="006B539D"/>
    <w:rsid w:val="006B75F2"/>
    <w:rsid w:val="006C0AD9"/>
    <w:rsid w:val="006C1C82"/>
    <w:rsid w:val="006D4C32"/>
    <w:rsid w:val="006D4D83"/>
    <w:rsid w:val="006D519B"/>
    <w:rsid w:val="006E3F57"/>
    <w:rsid w:val="006F1D2E"/>
    <w:rsid w:val="006F63C4"/>
    <w:rsid w:val="007010A2"/>
    <w:rsid w:val="00716428"/>
    <w:rsid w:val="00721A8E"/>
    <w:rsid w:val="00735927"/>
    <w:rsid w:val="007407D7"/>
    <w:rsid w:val="007666CF"/>
    <w:rsid w:val="00770825"/>
    <w:rsid w:val="0077562B"/>
    <w:rsid w:val="007949C2"/>
    <w:rsid w:val="00794E2C"/>
    <w:rsid w:val="00796CA6"/>
    <w:rsid w:val="007A3B77"/>
    <w:rsid w:val="007A6007"/>
    <w:rsid w:val="007A6A6B"/>
    <w:rsid w:val="007E4ED9"/>
    <w:rsid w:val="007E6972"/>
    <w:rsid w:val="007F2C93"/>
    <w:rsid w:val="007F34E7"/>
    <w:rsid w:val="007F3AF4"/>
    <w:rsid w:val="007F7459"/>
    <w:rsid w:val="00800B7B"/>
    <w:rsid w:val="00804E20"/>
    <w:rsid w:val="00811BC4"/>
    <w:rsid w:val="00821116"/>
    <w:rsid w:val="00824D88"/>
    <w:rsid w:val="0083232F"/>
    <w:rsid w:val="008339DF"/>
    <w:rsid w:val="00840D86"/>
    <w:rsid w:val="00840E54"/>
    <w:rsid w:val="008445A1"/>
    <w:rsid w:val="00854208"/>
    <w:rsid w:val="008543FE"/>
    <w:rsid w:val="00857780"/>
    <w:rsid w:val="00866A69"/>
    <w:rsid w:val="008713DC"/>
    <w:rsid w:val="008717AD"/>
    <w:rsid w:val="0087702D"/>
    <w:rsid w:val="00882E30"/>
    <w:rsid w:val="00883BF0"/>
    <w:rsid w:val="00893A3F"/>
    <w:rsid w:val="00893C5B"/>
    <w:rsid w:val="008A0DCE"/>
    <w:rsid w:val="008A15FF"/>
    <w:rsid w:val="008A3F3E"/>
    <w:rsid w:val="008A527E"/>
    <w:rsid w:val="008A5528"/>
    <w:rsid w:val="008A6B3E"/>
    <w:rsid w:val="008C26AB"/>
    <w:rsid w:val="008C4C74"/>
    <w:rsid w:val="008C568A"/>
    <w:rsid w:val="008C68EF"/>
    <w:rsid w:val="008D19A5"/>
    <w:rsid w:val="008D6D2E"/>
    <w:rsid w:val="008E1E15"/>
    <w:rsid w:val="008E2735"/>
    <w:rsid w:val="008E5B60"/>
    <w:rsid w:val="00902D95"/>
    <w:rsid w:val="00903F4B"/>
    <w:rsid w:val="00912CF7"/>
    <w:rsid w:val="009131C3"/>
    <w:rsid w:val="00917ACC"/>
    <w:rsid w:val="0093026C"/>
    <w:rsid w:val="009473A6"/>
    <w:rsid w:val="00961FEF"/>
    <w:rsid w:val="0097011C"/>
    <w:rsid w:val="009712B6"/>
    <w:rsid w:val="00975DE3"/>
    <w:rsid w:val="009809AE"/>
    <w:rsid w:val="00985276"/>
    <w:rsid w:val="00987E2B"/>
    <w:rsid w:val="009908C3"/>
    <w:rsid w:val="00990D2E"/>
    <w:rsid w:val="009A0781"/>
    <w:rsid w:val="009A42A8"/>
    <w:rsid w:val="009A515E"/>
    <w:rsid w:val="009B05CA"/>
    <w:rsid w:val="009B32D9"/>
    <w:rsid w:val="009B3D18"/>
    <w:rsid w:val="009B6679"/>
    <w:rsid w:val="009C7329"/>
    <w:rsid w:val="009C7CEF"/>
    <w:rsid w:val="009D1439"/>
    <w:rsid w:val="009E4B3C"/>
    <w:rsid w:val="009F593A"/>
    <w:rsid w:val="00A03DC6"/>
    <w:rsid w:val="00A049DA"/>
    <w:rsid w:val="00A0644F"/>
    <w:rsid w:val="00A11158"/>
    <w:rsid w:val="00A12D1D"/>
    <w:rsid w:val="00A146DE"/>
    <w:rsid w:val="00A16D7B"/>
    <w:rsid w:val="00A21D96"/>
    <w:rsid w:val="00A34A83"/>
    <w:rsid w:val="00A359DC"/>
    <w:rsid w:val="00A36136"/>
    <w:rsid w:val="00A377BE"/>
    <w:rsid w:val="00A408D2"/>
    <w:rsid w:val="00A50E93"/>
    <w:rsid w:val="00A5249A"/>
    <w:rsid w:val="00A6055A"/>
    <w:rsid w:val="00A6292B"/>
    <w:rsid w:val="00A62E96"/>
    <w:rsid w:val="00A633DB"/>
    <w:rsid w:val="00A74561"/>
    <w:rsid w:val="00A77569"/>
    <w:rsid w:val="00A77CCD"/>
    <w:rsid w:val="00A95862"/>
    <w:rsid w:val="00A960F3"/>
    <w:rsid w:val="00AA4B62"/>
    <w:rsid w:val="00AC1C0B"/>
    <w:rsid w:val="00AC1EC9"/>
    <w:rsid w:val="00AD0B4B"/>
    <w:rsid w:val="00AE532B"/>
    <w:rsid w:val="00AF7326"/>
    <w:rsid w:val="00B03655"/>
    <w:rsid w:val="00B1443C"/>
    <w:rsid w:val="00B33C73"/>
    <w:rsid w:val="00B3658B"/>
    <w:rsid w:val="00B3666E"/>
    <w:rsid w:val="00B52794"/>
    <w:rsid w:val="00B52E81"/>
    <w:rsid w:val="00B620B8"/>
    <w:rsid w:val="00B76F1A"/>
    <w:rsid w:val="00B81532"/>
    <w:rsid w:val="00B86221"/>
    <w:rsid w:val="00B87680"/>
    <w:rsid w:val="00B91C6D"/>
    <w:rsid w:val="00B959D8"/>
    <w:rsid w:val="00BA56C3"/>
    <w:rsid w:val="00BA6E61"/>
    <w:rsid w:val="00BB49FB"/>
    <w:rsid w:val="00BC2B2F"/>
    <w:rsid w:val="00BD073A"/>
    <w:rsid w:val="00BD2B37"/>
    <w:rsid w:val="00BD4D25"/>
    <w:rsid w:val="00BE0413"/>
    <w:rsid w:val="00BE6862"/>
    <w:rsid w:val="00BF4A17"/>
    <w:rsid w:val="00BF62B6"/>
    <w:rsid w:val="00C02F33"/>
    <w:rsid w:val="00C1461A"/>
    <w:rsid w:val="00C15F20"/>
    <w:rsid w:val="00C178EF"/>
    <w:rsid w:val="00C21FFF"/>
    <w:rsid w:val="00C27E60"/>
    <w:rsid w:val="00C31BC4"/>
    <w:rsid w:val="00C35C31"/>
    <w:rsid w:val="00C40551"/>
    <w:rsid w:val="00C42A9D"/>
    <w:rsid w:val="00C44F74"/>
    <w:rsid w:val="00C62C1A"/>
    <w:rsid w:val="00C71F51"/>
    <w:rsid w:val="00C727E4"/>
    <w:rsid w:val="00C730A2"/>
    <w:rsid w:val="00C74761"/>
    <w:rsid w:val="00C749B3"/>
    <w:rsid w:val="00C751B5"/>
    <w:rsid w:val="00C81551"/>
    <w:rsid w:val="00C92BD2"/>
    <w:rsid w:val="00C97E75"/>
    <w:rsid w:val="00CA0DE2"/>
    <w:rsid w:val="00CA4F65"/>
    <w:rsid w:val="00CB3CB8"/>
    <w:rsid w:val="00CC6507"/>
    <w:rsid w:val="00CD14A9"/>
    <w:rsid w:val="00CE183E"/>
    <w:rsid w:val="00CE37D1"/>
    <w:rsid w:val="00CF1D39"/>
    <w:rsid w:val="00CF55DA"/>
    <w:rsid w:val="00D02148"/>
    <w:rsid w:val="00D056AD"/>
    <w:rsid w:val="00D21F00"/>
    <w:rsid w:val="00D32FEB"/>
    <w:rsid w:val="00D37C89"/>
    <w:rsid w:val="00D43572"/>
    <w:rsid w:val="00D44AD3"/>
    <w:rsid w:val="00D45A0C"/>
    <w:rsid w:val="00D46EA9"/>
    <w:rsid w:val="00D471EF"/>
    <w:rsid w:val="00D51BF1"/>
    <w:rsid w:val="00D60B7A"/>
    <w:rsid w:val="00D6342E"/>
    <w:rsid w:val="00D7682F"/>
    <w:rsid w:val="00D844E2"/>
    <w:rsid w:val="00D86E80"/>
    <w:rsid w:val="00D976F6"/>
    <w:rsid w:val="00D97A8B"/>
    <w:rsid w:val="00DB5A47"/>
    <w:rsid w:val="00DB66C3"/>
    <w:rsid w:val="00DC6165"/>
    <w:rsid w:val="00DD1DFC"/>
    <w:rsid w:val="00DF3406"/>
    <w:rsid w:val="00E03642"/>
    <w:rsid w:val="00E04C2B"/>
    <w:rsid w:val="00E0712B"/>
    <w:rsid w:val="00E17915"/>
    <w:rsid w:val="00E213AA"/>
    <w:rsid w:val="00E24698"/>
    <w:rsid w:val="00E258D6"/>
    <w:rsid w:val="00E458B4"/>
    <w:rsid w:val="00E51E24"/>
    <w:rsid w:val="00E63861"/>
    <w:rsid w:val="00E73183"/>
    <w:rsid w:val="00E73D1A"/>
    <w:rsid w:val="00E77DA9"/>
    <w:rsid w:val="00E8796A"/>
    <w:rsid w:val="00E879BD"/>
    <w:rsid w:val="00E9023B"/>
    <w:rsid w:val="00E91813"/>
    <w:rsid w:val="00E96492"/>
    <w:rsid w:val="00E96752"/>
    <w:rsid w:val="00EA0563"/>
    <w:rsid w:val="00EA3A4A"/>
    <w:rsid w:val="00EB252F"/>
    <w:rsid w:val="00EB6CBF"/>
    <w:rsid w:val="00EB73DE"/>
    <w:rsid w:val="00EC23C2"/>
    <w:rsid w:val="00EC31C5"/>
    <w:rsid w:val="00EC7E12"/>
    <w:rsid w:val="00ED1426"/>
    <w:rsid w:val="00ED2149"/>
    <w:rsid w:val="00ED494A"/>
    <w:rsid w:val="00ED78A5"/>
    <w:rsid w:val="00EE7141"/>
    <w:rsid w:val="00EE7664"/>
    <w:rsid w:val="00EF0B3C"/>
    <w:rsid w:val="00F10156"/>
    <w:rsid w:val="00F108CB"/>
    <w:rsid w:val="00F1166A"/>
    <w:rsid w:val="00F15CF5"/>
    <w:rsid w:val="00F171DC"/>
    <w:rsid w:val="00F221A9"/>
    <w:rsid w:val="00F30EF5"/>
    <w:rsid w:val="00F341C1"/>
    <w:rsid w:val="00F362EC"/>
    <w:rsid w:val="00F40F67"/>
    <w:rsid w:val="00F53AC3"/>
    <w:rsid w:val="00F57261"/>
    <w:rsid w:val="00F573AF"/>
    <w:rsid w:val="00F65871"/>
    <w:rsid w:val="00F677A9"/>
    <w:rsid w:val="00F86D6F"/>
    <w:rsid w:val="00F94355"/>
    <w:rsid w:val="00F9663A"/>
    <w:rsid w:val="00FA2496"/>
    <w:rsid w:val="00FB5F01"/>
    <w:rsid w:val="00FB6C29"/>
    <w:rsid w:val="00FC26FD"/>
    <w:rsid w:val="00FC2DA4"/>
    <w:rsid w:val="00FD1045"/>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FD836-2B50-412E-ADCD-01082415D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45</Pages>
  <Words>18455</Words>
  <Characters>105198</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24</cp:revision>
  <dcterms:created xsi:type="dcterms:W3CDTF">2022-05-04T15:57:00Z</dcterms:created>
  <dcterms:modified xsi:type="dcterms:W3CDTF">2022-05-04T18:59:00Z</dcterms:modified>
</cp:coreProperties>
</file>